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A077F" w:rsidRPr="00AF0009" w:rsidRDefault="002A5DE9" w:rsidP="00AF0009">
      <w:pPr>
        <w:spacing w:after="120" w:line="480" w:lineRule="auto"/>
        <w:jc w:val="center"/>
        <w:rPr>
          <w:b/>
          <w:lang w:val="pt-BR"/>
        </w:rPr>
      </w:pPr>
      <w:r>
        <w:rPr>
          <w:b/>
          <w:lang w:val="pt-BR"/>
        </w:rPr>
        <w:t xml:space="preserve">INSULINOTERPIA E DIETA NO TRATAMENTO DE </w:t>
      </w:r>
      <w:r w:rsidR="002A077F" w:rsidRPr="00AF0009">
        <w:rPr>
          <w:b/>
          <w:lang w:val="pt-BR"/>
        </w:rPr>
        <w:t>FELINOS</w:t>
      </w:r>
      <w:r w:rsidR="00BD521A">
        <w:rPr>
          <w:b/>
          <w:lang w:val="pt-BR"/>
        </w:rPr>
        <w:t xml:space="preserve"> </w:t>
      </w:r>
      <w:r>
        <w:rPr>
          <w:b/>
          <w:lang w:val="pt-BR"/>
        </w:rPr>
        <w:t>DIABÉTICOS</w:t>
      </w:r>
      <w:r w:rsidR="004F16B1" w:rsidRPr="00AF0009">
        <w:rPr>
          <w:b/>
          <w:lang w:val="pt-BR"/>
        </w:rPr>
        <w:t xml:space="preserve"> – REVISÃO DE LITERATURA</w:t>
      </w:r>
    </w:p>
    <w:p w:rsidR="002A077F" w:rsidRPr="00BD521A" w:rsidRDefault="002A5DE9" w:rsidP="00AF0009">
      <w:pPr>
        <w:spacing w:after="120" w:line="480" w:lineRule="auto"/>
        <w:jc w:val="center"/>
        <w:rPr>
          <w:b/>
          <w:i/>
        </w:rPr>
      </w:pPr>
      <w:r>
        <w:rPr>
          <w:b/>
          <w:i/>
        </w:rPr>
        <w:t>TREATMENT OF DIABETIC CATS WITH INSULIN AND DIET</w:t>
      </w:r>
      <w:r w:rsidR="00BD521A" w:rsidRPr="00BD521A">
        <w:rPr>
          <w:b/>
          <w:i/>
        </w:rPr>
        <w:t xml:space="preserve"> – A REVIEW</w:t>
      </w:r>
      <w:r w:rsidR="004F16B1" w:rsidRPr="00BD521A">
        <w:rPr>
          <w:b/>
          <w:i/>
        </w:rPr>
        <w:t xml:space="preserve"> </w:t>
      </w:r>
    </w:p>
    <w:p w:rsidR="002A077F" w:rsidRPr="00AF0009" w:rsidRDefault="002A077F" w:rsidP="00AF0009">
      <w:pPr>
        <w:spacing w:after="120" w:line="480" w:lineRule="auto"/>
        <w:jc w:val="center"/>
        <w:rPr>
          <w:b/>
        </w:rPr>
      </w:pPr>
      <w:r w:rsidRPr="00AF0009">
        <w:rPr>
          <w:b/>
        </w:rPr>
        <w:t>K. A. APTEKMANN</w:t>
      </w:r>
      <w:r w:rsidRPr="00AF0009">
        <w:rPr>
          <w:rStyle w:val="Refdenotaderodap"/>
          <w:b/>
        </w:rPr>
        <w:footnoteReference w:id="1"/>
      </w:r>
      <w:r w:rsidRPr="00AF0009">
        <w:rPr>
          <w:rStyle w:val="Refdenotaderodap"/>
          <w:b/>
        </w:rPr>
        <w:footnoteReference w:customMarkFollows="1" w:id="2"/>
        <w:sym w:font="Symbol" w:char="F02A"/>
      </w:r>
      <w:r w:rsidRPr="00AF0009">
        <w:rPr>
          <w:b/>
        </w:rPr>
        <w:t>, U. C. GUBERMAN</w:t>
      </w:r>
      <w:r w:rsidRPr="00AF0009">
        <w:rPr>
          <w:b/>
          <w:vertAlign w:val="superscript"/>
        </w:rPr>
        <w:t>1</w:t>
      </w:r>
      <w:r w:rsidRPr="00AF0009">
        <w:rPr>
          <w:b/>
        </w:rPr>
        <w:t>, W. G. SUHETT</w:t>
      </w:r>
      <w:r w:rsidRPr="00AF0009">
        <w:rPr>
          <w:b/>
          <w:vertAlign w:val="superscript"/>
        </w:rPr>
        <w:t>1</w:t>
      </w:r>
    </w:p>
    <w:p w:rsidR="002A077F" w:rsidRPr="00AF0009" w:rsidRDefault="002A077F" w:rsidP="00F64610">
      <w:pPr>
        <w:spacing w:after="120" w:line="360" w:lineRule="auto"/>
        <w:jc w:val="both"/>
        <w:rPr>
          <w:b/>
          <w:lang w:val="pt-BR"/>
        </w:rPr>
      </w:pPr>
      <w:r w:rsidRPr="00AF0009">
        <w:rPr>
          <w:b/>
          <w:lang w:val="pt-BR"/>
        </w:rPr>
        <w:t>RESUMO</w:t>
      </w:r>
    </w:p>
    <w:p w:rsidR="002A077F" w:rsidRPr="00AF0009" w:rsidRDefault="002A077F" w:rsidP="00F64610">
      <w:pPr>
        <w:spacing w:after="120" w:line="360" w:lineRule="auto"/>
        <w:ind w:firstLine="567"/>
        <w:jc w:val="both"/>
        <w:rPr>
          <w:lang w:val="pt-BR"/>
        </w:rPr>
      </w:pPr>
      <w:r w:rsidRPr="00AF0009">
        <w:rPr>
          <w:lang w:val="pt-BR"/>
        </w:rPr>
        <w:t xml:space="preserve">Diversos tipos de insulina e dieta têm sido utilizados no tratamento de gatos diabéticos para a obtenção de um bom controle glicêmico. </w:t>
      </w:r>
      <w:r w:rsidR="00147B95">
        <w:rPr>
          <w:lang w:val="pt-BR"/>
        </w:rPr>
        <w:t>A</w:t>
      </w:r>
      <w:r w:rsidRPr="00AF0009">
        <w:rPr>
          <w:lang w:val="pt-BR"/>
        </w:rPr>
        <w:t xml:space="preserve"> </w:t>
      </w:r>
      <w:r w:rsidR="00F64610">
        <w:rPr>
          <w:lang w:val="pt-BR"/>
        </w:rPr>
        <w:t xml:space="preserve">insulina </w:t>
      </w:r>
      <w:r w:rsidRPr="00AF0009">
        <w:rPr>
          <w:lang w:val="pt-BR"/>
        </w:rPr>
        <w:t xml:space="preserve">glargina, considerada um análogo da insulina de longa ação, tem apresentado resultados muito satisfatórios, podendo induzir à remissão da doença, principalmente quando associada à dieta contendo altos níveis protéicos e baixos níveis de carboidratos. </w:t>
      </w:r>
    </w:p>
    <w:p w:rsidR="002A077F" w:rsidRPr="00AF0009" w:rsidRDefault="002A077F" w:rsidP="00F64610">
      <w:pPr>
        <w:spacing w:after="120" w:line="360" w:lineRule="auto"/>
        <w:jc w:val="both"/>
        <w:rPr>
          <w:lang w:val="pt-BR"/>
        </w:rPr>
      </w:pPr>
      <w:proofErr w:type="spellStart"/>
      <w:r w:rsidRPr="00AF0009">
        <w:rPr>
          <w:b/>
          <w:lang w:val="pt-BR"/>
        </w:rPr>
        <w:t>Palavras-chave</w:t>
      </w:r>
      <w:proofErr w:type="spellEnd"/>
      <w:r w:rsidRPr="00AF0009">
        <w:rPr>
          <w:b/>
          <w:lang w:val="pt-BR"/>
        </w:rPr>
        <w:t>:</w:t>
      </w:r>
      <w:r w:rsidRPr="00AF0009">
        <w:rPr>
          <w:lang w:val="pt-BR"/>
        </w:rPr>
        <w:t xml:space="preserve"> Diabetes. Gatos. T</w:t>
      </w:r>
      <w:r w:rsidR="00147B95">
        <w:rPr>
          <w:lang w:val="pt-BR"/>
        </w:rPr>
        <w:t>erapia</w:t>
      </w:r>
      <w:r w:rsidRPr="00AF0009">
        <w:rPr>
          <w:lang w:val="pt-BR"/>
        </w:rPr>
        <w:t xml:space="preserve">. </w:t>
      </w:r>
    </w:p>
    <w:p w:rsidR="002A077F" w:rsidRPr="00AF0009" w:rsidRDefault="002A077F" w:rsidP="00F64610">
      <w:pPr>
        <w:autoSpaceDE w:val="0"/>
        <w:autoSpaceDN w:val="0"/>
        <w:adjustRightInd w:val="0"/>
        <w:spacing w:after="120" w:line="360" w:lineRule="auto"/>
        <w:jc w:val="both"/>
        <w:rPr>
          <w:b/>
          <w:lang w:val="pt-BR"/>
        </w:rPr>
      </w:pPr>
    </w:p>
    <w:p w:rsidR="002A077F" w:rsidRPr="00AF0009" w:rsidRDefault="002A077F" w:rsidP="00F64610">
      <w:pPr>
        <w:autoSpaceDE w:val="0"/>
        <w:autoSpaceDN w:val="0"/>
        <w:adjustRightInd w:val="0"/>
        <w:spacing w:after="120" w:line="360" w:lineRule="auto"/>
        <w:jc w:val="both"/>
        <w:rPr>
          <w:b/>
        </w:rPr>
      </w:pPr>
      <w:r w:rsidRPr="00AF0009">
        <w:rPr>
          <w:b/>
        </w:rPr>
        <w:t>SUMMARY</w:t>
      </w:r>
    </w:p>
    <w:p w:rsidR="002A077F" w:rsidRPr="00AF0009" w:rsidRDefault="002A077F" w:rsidP="00F64610">
      <w:pPr>
        <w:spacing w:after="120" w:line="360" w:lineRule="auto"/>
        <w:ind w:firstLine="567"/>
        <w:jc w:val="both"/>
        <w:rPr>
          <w:vertAlign w:val="superscript"/>
        </w:rPr>
      </w:pPr>
      <w:r w:rsidRPr="00AF0009">
        <w:t xml:space="preserve">Many types of insulin and diet have been used for the treatment of diabetic cats to </w:t>
      </w:r>
      <w:r w:rsidR="00F74663" w:rsidRPr="00AF0009">
        <w:t>achieve</w:t>
      </w:r>
      <w:r w:rsidRPr="00AF0009">
        <w:t xml:space="preserve"> a good glycemic control. </w:t>
      </w:r>
      <w:r w:rsidR="00147B95">
        <w:t>A</w:t>
      </w:r>
      <w:r w:rsidRPr="00AF0009">
        <w:t xml:space="preserve"> long-acting </w:t>
      </w:r>
      <w:r w:rsidR="00147B95">
        <w:t xml:space="preserve">insulin </w:t>
      </w:r>
      <w:r w:rsidRPr="00AF0009">
        <w:t>analogue</w:t>
      </w:r>
      <w:r w:rsidR="00147B95">
        <w:t>, glargine,</w:t>
      </w:r>
      <w:r w:rsidRPr="00AF0009">
        <w:t xml:space="preserve"> is reported to be associated with substantially improved remission rates in cats, mostly associated with diets containing high protein and low carbohydrate.</w:t>
      </w:r>
    </w:p>
    <w:p w:rsidR="002A077F" w:rsidRPr="008F57FA" w:rsidRDefault="002A077F" w:rsidP="00F64610">
      <w:pPr>
        <w:autoSpaceDE w:val="0"/>
        <w:autoSpaceDN w:val="0"/>
        <w:adjustRightInd w:val="0"/>
        <w:spacing w:before="120" w:after="120" w:line="360" w:lineRule="auto"/>
        <w:jc w:val="both"/>
        <w:rPr>
          <w:b/>
        </w:rPr>
      </w:pPr>
      <w:r w:rsidRPr="00AF0009">
        <w:rPr>
          <w:b/>
        </w:rPr>
        <w:t xml:space="preserve">Key words: </w:t>
      </w:r>
      <w:r w:rsidR="00147B95">
        <w:t xml:space="preserve">Diabetes. </w:t>
      </w:r>
      <w:proofErr w:type="gramStart"/>
      <w:r w:rsidR="00147B95">
        <w:t>Feline.</w:t>
      </w:r>
      <w:proofErr w:type="gramEnd"/>
      <w:r w:rsidR="00147B95">
        <w:t xml:space="preserve"> </w:t>
      </w:r>
      <w:r w:rsidR="00147B95" w:rsidRPr="008F57FA">
        <w:t>Management</w:t>
      </w:r>
      <w:r w:rsidRPr="008F57FA">
        <w:t xml:space="preserve">. </w:t>
      </w:r>
    </w:p>
    <w:p w:rsidR="002A077F" w:rsidRPr="008F57FA" w:rsidRDefault="002A077F" w:rsidP="00AF0009">
      <w:pPr>
        <w:autoSpaceDE w:val="0"/>
        <w:autoSpaceDN w:val="0"/>
        <w:adjustRightInd w:val="0"/>
        <w:spacing w:before="120" w:after="120" w:line="480" w:lineRule="auto"/>
        <w:jc w:val="both"/>
        <w:rPr>
          <w:b/>
        </w:rPr>
      </w:pPr>
    </w:p>
    <w:p w:rsidR="002A077F" w:rsidRPr="00AF0009" w:rsidRDefault="002A077F" w:rsidP="00AF0009">
      <w:pPr>
        <w:autoSpaceDE w:val="0"/>
        <w:autoSpaceDN w:val="0"/>
        <w:adjustRightInd w:val="0"/>
        <w:spacing w:before="120" w:after="120" w:line="480" w:lineRule="auto"/>
        <w:jc w:val="center"/>
        <w:rPr>
          <w:b/>
          <w:lang w:val="pt-BR"/>
        </w:rPr>
      </w:pPr>
      <w:r w:rsidRPr="00AF0009">
        <w:rPr>
          <w:b/>
          <w:lang w:val="pt-BR"/>
        </w:rPr>
        <w:t>INTRODUÇÃO</w:t>
      </w:r>
    </w:p>
    <w:p w:rsidR="002A077F" w:rsidRPr="00AF0009" w:rsidRDefault="002A077F" w:rsidP="00AF0009">
      <w:pPr>
        <w:autoSpaceDE w:val="0"/>
        <w:autoSpaceDN w:val="0"/>
        <w:adjustRightInd w:val="0"/>
        <w:spacing w:after="120" w:line="480" w:lineRule="auto"/>
        <w:ind w:firstLine="567"/>
        <w:jc w:val="both"/>
        <w:rPr>
          <w:lang w:val="pt-BR"/>
        </w:rPr>
      </w:pPr>
      <w:r w:rsidRPr="00AF0009">
        <w:rPr>
          <w:lang w:val="pt-BR"/>
        </w:rPr>
        <w:t xml:space="preserve">O </w:t>
      </w:r>
      <w:r w:rsidRPr="00AF0009">
        <w:rPr>
          <w:iCs/>
          <w:lang w:val="pt-BR"/>
        </w:rPr>
        <w:t xml:space="preserve">diabetes </w:t>
      </w:r>
      <w:proofErr w:type="spellStart"/>
      <w:r w:rsidRPr="00AF0009">
        <w:rPr>
          <w:iCs/>
          <w:lang w:val="pt-BR"/>
        </w:rPr>
        <w:t>mellitus</w:t>
      </w:r>
      <w:proofErr w:type="spellEnd"/>
      <w:r w:rsidRPr="00AF0009">
        <w:rPr>
          <w:lang w:val="pt-BR"/>
        </w:rPr>
        <w:t xml:space="preserve"> é uma doença endócrina comum em gatos e os sinais clínicos mais </w:t>
      </w:r>
      <w:proofErr w:type="spellStart"/>
      <w:r w:rsidRPr="00AF0009">
        <w:rPr>
          <w:lang w:val="pt-BR"/>
        </w:rPr>
        <w:t>frequentes</w:t>
      </w:r>
      <w:proofErr w:type="spellEnd"/>
      <w:r w:rsidRPr="00AF0009">
        <w:rPr>
          <w:lang w:val="pt-BR"/>
        </w:rPr>
        <w:t xml:space="preserve"> são </w:t>
      </w:r>
      <w:proofErr w:type="spellStart"/>
      <w:r w:rsidRPr="00AF0009">
        <w:rPr>
          <w:lang w:val="pt-BR"/>
        </w:rPr>
        <w:t>polidipsia</w:t>
      </w:r>
      <w:proofErr w:type="spellEnd"/>
      <w:r w:rsidRPr="00AF0009">
        <w:rPr>
          <w:lang w:val="pt-BR"/>
        </w:rPr>
        <w:t xml:space="preserve">, poliúria, </w:t>
      </w:r>
      <w:proofErr w:type="spellStart"/>
      <w:r w:rsidRPr="00AF0009">
        <w:rPr>
          <w:lang w:val="pt-BR"/>
        </w:rPr>
        <w:t>polifagia</w:t>
      </w:r>
      <w:proofErr w:type="spellEnd"/>
      <w:r w:rsidRPr="00AF0009">
        <w:rPr>
          <w:lang w:val="pt-BR"/>
        </w:rPr>
        <w:t xml:space="preserve"> e perda de peso </w:t>
      </w:r>
      <w:r w:rsidR="00390A5B" w:rsidRPr="00AF0009">
        <w:rPr>
          <w:lang w:val="pt-BR"/>
        </w:rPr>
        <w:fldChar w:fldCharType="begin"/>
      </w:r>
      <w:r w:rsidRPr="00AF0009">
        <w:rPr>
          <w:lang w:val="pt-BR"/>
        </w:rPr>
        <w:instrText xml:space="preserve"> ADDIN EN.CITE &lt;EndNote&gt;&lt;Cite&gt;&lt;Author&gt;Feldman&lt;/Author&gt;&lt;Year&gt;2004&lt;/Year&gt;&lt;IDText&gt;Feline diabetes mellitus&lt;/IDText&gt;&lt;DisplayText&gt;(Feldman, 2004)&lt;/DisplayText&gt;&lt;record&gt;&lt;titles&gt;&lt;title&gt;Feline diabetes mellitus&lt;/title&gt;&lt;/titles&gt;&lt;titles&gt;&lt;secondary-title&gt;&lt;style face="italic" font="default" size="100%"&gt;Canine and feline endocrinology and reproduction&lt;/style&gt;&lt;/secondary-title&gt;&lt;/titles&gt;&lt;contributors&gt;&lt;authors&gt;&lt;author&gt;Feldman, E.C., Nelson, R.W.&lt;/author&gt;&lt;/authors&gt;&lt;/contributors&gt;&lt;section&gt;&lt;style face="" font="default" size="100%"&gt;486-538&lt;/style&gt;&lt;/section&gt;&lt;added-date format="utc"&gt;1264102275&lt;/added-date&gt;&lt;pub-location&gt;&lt;style face="" font="default" size="100%"&gt;St Louis&lt;/style&gt;&lt;/pub-location&gt;&lt;ref-type name="Book"&gt;6&lt;/ref-type&gt;&lt;dates&gt;&lt;year&gt;2004&lt;/year&gt;&lt;/dates&gt;&lt;rec-number&gt;138&lt;/rec-number&gt;&lt;publisher&gt;&lt;style face="" font="default" size="100%"&gt; &lt;/style&gt;&lt;style face="" font="default" size="100%"&gt;WB Saunders Co&lt;/style&gt;&lt;/publisher&gt;&lt;last-updated-date format="utc"&gt;1284159487&lt;/last-updated-date&gt;&lt;contributors&gt;&lt;secondary-authors&gt;&lt;author&gt;Feldman, E.C.&lt;/author&gt;&lt;author&gt;Nelson, R.W.&lt;/author&gt;&lt;/secondary-authors&gt;&lt;/contributors&gt;&lt;/record&gt;&lt;/Cite&gt;&lt;/EndNote&gt;</w:instrText>
      </w:r>
      <w:r w:rsidR="00390A5B" w:rsidRPr="00AF0009">
        <w:rPr>
          <w:lang w:val="pt-BR"/>
        </w:rPr>
        <w:fldChar w:fldCharType="separate"/>
      </w:r>
      <w:r w:rsidRPr="00AF0009">
        <w:rPr>
          <w:noProof/>
          <w:lang w:val="pt-BR"/>
        </w:rPr>
        <w:t>(FELDMAN, 2004)</w:t>
      </w:r>
      <w:r w:rsidR="00390A5B" w:rsidRPr="00AF0009">
        <w:rPr>
          <w:lang w:val="pt-BR"/>
        </w:rPr>
        <w:fldChar w:fldCharType="end"/>
      </w:r>
      <w:r w:rsidRPr="00AF0009">
        <w:rPr>
          <w:lang w:val="pt-BR"/>
        </w:rPr>
        <w:t xml:space="preserve">. O diabetes tipo </w:t>
      </w:r>
      <w:proofErr w:type="gramStart"/>
      <w:r w:rsidRPr="00AF0009">
        <w:rPr>
          <w:lang w:val="pt-BR"/>
        </w:rPr>
        <w:t>2</w:t>
      </w:r>
      <w:proofErr w:type="gramEnd"/>
      <w:r w:rsidRPr="00AF0009">
        <w:rPr>
          <w:lang w:val="pt-BR"/>
        </w:rPr>
        <w:t xml:space="preserve"> representa 80% a 95% dos casos </w:t>
      </w:r>
      <w:r w:rsidR="00F74663" w:rsidRPr="00AF0009">
        <w:rPr>
          <w:lang w:val="pt-BR"/>
        </w:rPr>
        <w:t xml:space="preserve">em gatos diabéticos </w:t>
      </w:r>
      <w:r w:rsidR="00390A5B" w:rsidRPr="00AF0009">
        <w:rPr>
          <w:lang w:val="pt-BR"/>
        </w:rPr>
        <w:fldChar w:fldCharType="begin"/>
      </w:r>
      <w:r w:rsidRPr="00AF0009">
        <w:rPr>
          <w:lang w:val="pt-BR"/>
        </w:rPr>
        <w:instrText xml:space="preserve"> ADDIN EN.CITE &lt;EndNote&gt;&lt;Cite&gt;&lt;Author&gt;Rand&lt;/Author&gt;&lt;Year&gt;2005&lt;/Year&gt;&lt;IDText&gt;Diabetes mellitus in cats&lt;/IDText&gt;&lt;DisplayText&gt;(Rand e Marshall, 2005)&lt;/DisplayText&gt;&lt;record&gt;&lt;dates&gt;&lt;pub-dates&gt;&lt;date&gt;Jan&lt;/date&gt;&lt;/pub-dates&gt;&lt;/dates&gt;&lt;isbn&gt;0195-5616&lt;/isbn&gt;&lt;titles&gt;&lt;title&gt;Diabetes mellitus in cats&lt;/title&gt;&lt;/titles&gt;&lt;titles&gt;&lt;secondary-title&gt;Veterinary Clinics of North America-Small Animal Practice&lt;/secondary-title&gt;&lt;/titles&gt;&lt;pages&gt;211-+&lt;/pages&gt;&lt;number&gt;1&lt;/number&gt;&lt;contributors&gt;&lt;authors&gt;&lt;author&gt;Rand, J. S.&lt;/author&gt;&lt;author&gt;Marshall, R. D.&lt;/author&gt;&lt;/authors&gt;&lt;/contributors&gt;&lt;added-date format="utc"&gt;1264098106&lt;/added-date&gt;&lt;ref-type name="Journal Article"&gt;17&lt;/ref-type&gt;&lt;dates&gt;&lt;year&gt;2005&lt;/year&gt;&lt;/dates&gt;&lt;rec-number&gt;118&lt;/rec-number&gt;&lt;last-updated-date format="utc"&gt;1264098106&lt;/last-updated-date&gt;&lt;accession-num&gt;ISI:000226688000011&lt;/accession-num&gt;&lt;electronic-resource-num&gt;10.1016/j.cvsm.2004.10.001&lt;/electronic-resource-num&gt;&lt;volume&gt;35&lt;/volume&gt;&lt;/record&gt;&lt;/Cite&gt;&lt;/EndNote&gt;</w:instrText>
      </w:r>
      <w:r w:rsidR="00390A5B" w:rsidRPr="00AF0009">
        <w:rPr>
          <w:lang w:val="pt-BR"/>
        </w:rPr>
        <w:fldChar w:fldCharType="separate"/>
      </w:r>
      <w:r w:rsidRPr="00AF0009">
        <w:rPr>
          <w:noProof/>
          <w:lang w:val="pt-BR"/>
        </w:rPr>
        <w:t>(RAND &amp; MARSHALL, 2005)</w:t>
      </w:r>
      <w:r w:rsidR="00390A5B" w:rsidRPr="00AF0009">
        <w:rPr>
          <w:lang w:val="pt-BR"/>
        </w:rPr>
        <w:fldChar w:fldCharType="end"/>
      </w:r>
      <w:r w:rsidR="00F74663" w:rsidRPr="00AF0009">
        <w:rPr>
          <w:lang w:val="pt-BR"/>
        </w:rPr>
        <w:t xml:space="preserve"> e </w:t>
      </w:r>
      <w:r w:rsidR="00F74663" w:rsidRPr="00AF0009">
        <w:rPr>
          <w:lang w:val="pt-BR"/>
        </w:rPr>
        <w:lastRenderedPageBreak/>
        <w:t>e</w:t>
      </w:r>
      <w:r w:rsidRPr="00AF0009">
        <w:rPr>
          <w:lang w:val="pt-BR"/>
        </w:rPr>
        <w:t xml:space="preserve">stá relacionado com o processo de resistência à insulina, caracterizado por uma habilidade prejudicada na secreção e/ou ação da insulina </w:t>
      </w:r>
      <w:r w:rsidR="00390A5B" w:rsidRPr="00AF0009">
        <w:rPr>
          <w:lang w:val="pt-BR"/>
        </w:rPr>
        <w:fldChar w:fldCharType="begin"/>
      </w:r>
      <w:r w:rsidRPr="00AF0009">
        <w:rPr>
          <w:lang w:val="pt-BR"/>
        </w:rPr>
        <w:instrText xml:space="preserve"> ADDIN EN.CITE &lt;EndNote&gt;&lt;Cite&gt;&lt;Author&gt;Rand&lt;/Author&gt;&lt;Year&gt;2005&lt;/Year&gt;&lt;IDText&gt;Diabetes mellitus in cats&lt;/IDText&gt;&lt;DisplayText&gt;(Rand e Marshall, 2005)&lt;/DisplayText&gt;&lt;record&gt;&lt;dates&gt;&lt;pub-dates&gt;&lt;date&gt;Jan&lt;/date&gt;&lt;/pub-dates&gt;&lt;/dates&gt;&lt;isbn&gt;0195-5616&lt;/isbn&gt;&lt;titles&gt;&lt;title&gt;Diabetes mellitus in cats&lt;/title&gt;&lt;/titles&gt;&lt;titles&gt;&lt;secondary-title&gt;Veterinary Clinics of North America-Small Animal Practice&lt;/secondary-title&gt;&lt;/titles&gt;&lt;pages&gt;211-+&lt;/pages&gt;&lt;number&gt;1&lt;/number&gt;&lt;contributors&gt;&lt;authors&gt;&lt;author&gt;Rand, J. S.&lt;/author&gt;&lt;author&gt;Marshall, R. D.&lt;/author&gt;&lt;/authors&gt;&lt;/contributors&gt;&lt;added-date format="utc"&gt;1264098106&lt;/added-date&gt;&lt;ref-type name="Journal Article"&gt;17&lt;/ref-type&gt;&lt;dates&gt;&lt;year&gt;2005&lt;/year&gt;&lt;/dates&gt;&lt;rec-number&gt;118&lt;/rec-number&gt;&lt;last-updated-date format="utc"&gt;1264098106&lt;/last-updated-date&gt;&lt;accession-num&gt;ISI:000226688000011&lt;/accession-num&gt;&lt;electronic-resource-num&gt;10.1016/j.cvsm.2004.10.001&lt;/electronic-resource-num&gt;&lt;volume&gt;35&lt;/volume&gt;&lt;/record&gt;&lt;/Cite&gt;&lt;/EndNote&gt;</w:instrText>
      </w:r>
      <w:r w:rsidR="00390A5B" w:rsidRPr="00AF0009">
        <w:rPr>
          <w:lang w:val="pt-BR"/>
        </w:rPr>
        <w:fldChar w:fldCharType="separate"/>
      </w:r>
      <w:r w:rsidRPr="00AF0009">
        <w:rPr>
          <w:noProof/>
          <w:lang w:val="pt-BR"/>
        </w:rPr>
        <w:t>(RAND &amp; MARSHALL, 2005)</w:t>
      </w:r>
      <w:r w:rsidR="00390A5B" w:rsidRPr="00AF0009">
        <w:rPr>
          <w:lang w:val="pt-BR"/>
        </w:rPr>
        <w:fldChar w:fldCharType="end"/>
      </w:r>
      <w:r w:rsidRPr="00AF0009">
        <w:rPr>
          <w:lang w:val="pt-BR"/>
        </w:rPr>
        <w:t xml:space="preserve">. </w:t>
      </w:r>
    </w:p>
    <w:p w:rsidR="002A077F" w:rsidRPr="00AF0009" w:rsidRDefault="002A077F" w:rsidP="00AF0009">
      <w:pPr>
        <w:autoSpaceDE w:val="0"/>
        <w:autoSpaceDN w:val="0"/>
        <w:adjustRightInd w:val="0"/>
        <w:spacing w:after="120" w:line="480" w:lineRule="auto"/>
        <w:ind w:firstLine="567"/>
        <w:jc w:val="both"/>
        <w:rPr>
          <w:lang w:val="pt-BR"/>
        </w:rPr>
      </w:pPr>
      <w:r w:rsidRPr="00AF0009">
        <w:rPr>
          <w:lang w:val="pt-BR"/>
        </w:rPr>
        <w:t xml:space="preserve">Os objetivos do tratamento do diabetes incluem diminuir a hiperglicemia pós-prandial, controlar o peso corporal, melhorar a sensibilidade insulínica periférica, evitar as complicações da terapia, manter suporte de nutrientes e coordenar o pico da utilização de nutrientes com a atividade insulínica </w:t>
      </w:r>
      <w:r w:rsidR="00390A5B" w:rsidRPr="00AF0009">
        <w:rPr>
          <w:lang w:val="pt-BR"/>
        </w:rPr>
        <w:fldChar w:fldCharType="begin"/>
      </w:r>
      <w:r w:rsidRPr="00AF0009">
        <w:rPr>
          <w:lang w:val="pt-BR"/>
        </w:rPr>
        <w:instrText xml:space="preserve"> ADDIN EN.CITE &lt;EndNote&gt;&lt;Cite&gt;&lt;Author&gt;Martin&lt;/Author&gt;&lt;Year&gt;2000&lt;/Year&gt;&lt;IDText&gt;Current understanding of feline diabetes: part 2, treatment&lt;/IDText&gt;&lt;DisplayText&gt;(Martin, 2000; Kirk, 2006)&lt;/DisplayText&gt;&lt;record&gt;&lt;titles&gt;&lt;title&gt;Current understanding of feline diabetes: part 2, treatment&lt;/title&gt;&lt;/titles&gt;&lt;titles&gt;&lt;secondary-title&gt;&lt;style face="italic" font="default" size="100%"&gt;J Feline Med Surg&lt;/style&gt;&lt;style face="" font="default" size="100%"&gt;&lt;/style&gt;&lt;/secondary-title&gt;&lt;/titles&gt;&lt;pages&gt;&lt;style face="" font="default" size="100%"&gt;3–17&lt;/style&gt;&lt;/pages&gt;&lt;contributors&gt;&lt;authors&gt;&lt;author&gt;Martin, G.J., Rand J.S.&lt;/author&gt;&lt;/authors&gt;&lt;/contributors&gt;&lt;added-date format="utc"&gt;1264184689&lt;/added-date&gt;&lt;ref-type name="Journal Article"&gt;17&lt;/ref-type&gt;&lt;dates&gt;&lt;year&gt;2000&lt;/year&gt;&lt;/dates&gt;&lt;rec-number&gt;190&lt;/rec-number&gt;&lt;last-updated-date format="utc"&gt;1284214628&lt;/last-updated-date&gt;&lt;volume&gt;2&lt;/volume&gt;&lt;/record&gt;&lt;/Cite&gt;&lt;Cite&gt;&lt;Author&gt;Kirk&lt;/Author&gt;&lt;Year&gt;2006&lt;/Year&gt;&lt;IDText&gt;Feline diabetes mellitus: Low carbohydrates versus high fiber?&lt;/IDText&gt;&lt;record&gt;&lt;dates&gt;&lt;pub-dates&gt;&lt;date&gt;Nov&lt;/date&gt;&lt;/pub-dates&gt;&lt;/dates&gt;&lt;isbn&gt;0195-5616&lt;/isbn&gt;&lt;titles&gt;&lt;title&gt;Feline diabetes mellitus: Low carbohydrates versus high fiber?&lt;/title&gt;&lt;/titles&gt;&lt;titles&gt;&lt;secondary-title&gt;Veterinary Clinics of North America-Small Animal Practice&lt;/secondary-title&gt;&lt;/titles&gt;&lt;pages&gt;1297-+&lt;/pages&gt;&lt;number&gt;6&lt;/number&gt;&lt;contributors&gt;&lt;authors&gt;&lt;author&gt;Kirk, C. A.&lt;/author&gt;&lt;/authors&gt;&lt;/contributors&gt;&lt;added-date format="utc"&gt;1264097622&lt;/added-date&gt;&lt;ref-type name="Journal Article"&gt;17&lt;/ref-type&gt;&lt;dates&gt;&lt;year&gt;2006&lt;/year&gt;&lt;/dates&gt;&lt;rec-number&gt;102&lt;/rec-number&gt;&lt;last-updated-date format="utc"&gt;1264097622&lt;/last-updated-date&gt;&lt;accession-num&gt;ISI:000242392900009&lt;/accession-num&gt;&lt;electronic-resource-num&gt;10.1016/j.cvsm.2006.09.004&lt;/electronic-resource-num&gt;&lt;volume&gt;36&lt;/volume&gt;&lt;/record&gt;&lt;/Cite&gt;&lt;/EndNote&gt;</w:instrText>
      </w:r>
      <w:r w:rsidR="00390A5B" w:rsidRPr="00AF0009">
        <w:rPr>
          <w:lang w:val="pt-BR"/>
        </w:rPr>
        <w:fldChar w:fldCharType="separate"/>
      </w:r>
      <w:r w:rsidRPr="00AF0009">
        <w:rPr>
          <w:noProof/>
          <w:lang w:val="pt-BR"/>
        </w:rPr>
        <w:t>(MARTIN, 2000)</w:t>
      </w:r>
      <w:r w:rsidR="00390A5B" w:rsidRPr="00AF0009">
        <w:rPr>
          <w:lang w:val="pt-BR"/>
        </w:rPr>
        <w:fldChar w:fldCharType="end"/>
      </w:r>
      <w:r w:rsidRPr="00AF0009">
        <w:rPr>
          <w:lang w:val="pt-BR"/>
        </w:rPr>
        <w:t xml:space="preserve">. </w:t>
      </w:r>
    </w:p>
    <w:p w:rsidR="002A077F" w:rsidRPr="00AF0009" w:rsidRDefault="002A077F" w:rsidP="00AF0009">
      <w:pPr>
        <w:spacing w:line="480" w:lineRule="auto"/>
        <w:ind w:firstLine="567"/>
        <w:jc w:val="both"/>
        <w:rPr>
          <w:lang w:val="pt-BR"/>
        </w:rPr>
      </w:pPr>
      <w:r w:rsidRPr="00AF0009">
        <w:rPr>
          <w:lang w:val="pt-BR"/>
        </w:rPr>
        <w:t xml:space="preserve">A </w:t>
      </w:r>
      <w:proofErr w:type="spellStart"/>
      <w:r w:rsidRPr="00AF0009">
        <w:rPr>
          <w:lang w:val="pt-BR"/>
        </w:rPr>
        <w:t>insulinoterapia</w:t>
      </w:r>
      <w:proofErr w:type="spellEnd"/>
      <w:r w:rsidRPr="00AF0009">
        <w:rPr>
          <w:lang w:val="pt-BR"/>
        </w:rPr>
        <w:t xml:space="preserve"> ainda oferece a forma mais efetiva de tratamento em gatos diabéticos</w:t>
      </w:r>
      <w:r w:rsidR="008F2ECB" w:rsidRPr="00AF0009">
        <w:rPr>
          <w:lang w:val="pt-BR"/>
        </w:rPr>
        <w:t xml:space="preserve"> (</w:t>
      </w:r>
      <w:r w:rsidR="00CA09D3">
        <w:rPr>
          <w:lang w:val="pt-BR"/>
        </w:rPr>
        <w:t xml:space="preserve">NELSON, 2005, </w:t>
      </w:r>
      <w:r w:rsidR="008F2ECB" w:rsidRPr="00AF0009">
        <w:rPr>
          <w:noProof/>
          <w:lang w:val="pt-BR"/>
        </w:rPr>
        <w:t>MARSHALL, et al., 2008</w:t>
      </w:r>
      <w:r w:rsidR="00390A5B" w:rsidRPr="00AF0009">
        <w:rPr>
          <w:noProof/>
          <w:lang w:val="pt-BR"/>
        </w:rPr>
        <w:fldChar w:fldCharType="begin"/>
      </w:r>
      <w:r w:rsidR="008F2ECB" w:rsidRPr="00AF0009">
        <w:rPr>
          <w:noProof/>
          <w:lang w:val="pt-BR"/>
        </w:rPr>
        <w:instrText xml:space="preserve"> ADDIN EN.CITE &lt;EndNote&gt;&lt;Cite&gt;&lt;Author&gt;Marshall&lt;/Author&gt;&lt;Year&gt;2005&lt;/Year&gt;&lt;IDText&gt;Treatment with insulin glargine results in higher remission rates than lente or protamine zinc insulins in newly diagnosed diabetic cats (abstract)&lt;/IDText&gt;&lt;record&gt;&lt;titles&gt;&lt;title&gt;Treatment with insulin glargine results in higher remission rates than lente or protamine zinc insulins in newly diagnosed diabetic cats (abstract)&lt;/title&gt;&lt;/titles&gt;&lt;titles&gt;&lt;secondary-title&gt;&lt;style face="italic" font="default" size="100%"&gt;J Vet Internal Med&lt;/style&gt;&lt;/secondary-title&gt;&lt;/titles&gt;&lt;pages&gt;425&lt;/pages&gt;&lt;contributors&gt;&lt;authors&gt;&lt;author&gt;Marshall, R.D., Rand, J.S.&lt;/author&gt;&lt;/authors&gt;&lt;/contributors&gt;&lt;added-date format="utc"&gt;1304510727&lt;/added-date&gt;&lt;ref-type name="Journal Article"&gt;17&lt;/ref-type&gt;&lt;dates&gt;&lt;year&gt;2005&lt;/year&gt;&lt;/dates&gt;&lt;rec-number&gt;346&lt;/rec-number&gt;&lt;last-updated-date format="utc"&gt;1304510799&lt;/last-updated-date&gt;&lt;volume&gt;19&lt;/volume&gt;&lt;/record&gt;&lt;/Cite&gt;&lt;/EndNote&gt;</w:instrText>
      </w:r>
      <w:r w:rsidR="00390A5B" w:rsidRPr="00AF0009">
        <w:rPr>
          <w:noProof/>
          <w:lang w:val="pt-BR"/>
        </w:rPr>
        <w:fldChar w:fldCharType="separate"/>
      </w:r>
      <w:r w:rsidR="008F2ECB" w:rsidRPr="00AF0009">
        <w:rPr>
          <w:noProof/>
          <w:lang w:val="pt-BR"/>
        </w:rPr>
        <w:t>)</w:t>
      </w:r>
      <w:r w:rsidR="00390A5B" w:rsidRPr="00AF0009">
        <w:rPr>
          <w:noProof/>
          <w:lang w:val="pt-BR"/>
        </w:rPr>
        <w:fldChar w:fldCharType="end"/>
      </w:r>
      <w:r w:rsidR="008F2ECB" w:rsidRPr="00AF0009">
        <w:rPr>
          <w:noProof/>
          <w:lang w:val="pt-BR"/>
        </w:rPr>
        <w:t xml:space="preserve"> </w:t>
      </w:r>
      <w:r w:rsidRPr="00AF0009">
        <w:rPr>
          <w:lang w:val="pt-BR"/>
        </w:rPr>
        <w:t>e deve ser associada a uma dieta apropriada, que melhora o controle da glicemia e do peso</w:t>
      </w:r>
      <w:r w:rsidR="00F27BF3">
        <w:rPr>
          <w:lang w:val="pt-BR"/>
        </w:rPr>
        <w:t xml:space="preserve"> corporal</w:t>
      </w:r>
      <w:r w:rsidRPr="00AF0009">
        <w:rPr>
          <w:lang w:val="pt-BR"/>
        </w:rPr>
        <w:t xml:space="preserve">, podendo resultar em remissão do diabetes </w:t>
      </w:r>
      <w:r w:rsidR="00390A5B" w:rsidRPr="00AF0009">
        <w:rPr>
          <w:lang w:val="pt-BR"/>
        </w:rPr>
        <w:fldChar w:fldCharType="begin">
          <w:fldData xml:space="preserve">PEVuZE5vdGU+PENpdGU+PEF1dGhvcj5NYXJzaGFsbDwvQXV0aG9yPjxZZWFyPjIwMDg8L1llYXI+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</w:fldData>
        </w:fldChar>
      </w:r>
      <w:r w:rsidRPr="00AF0009">
        <w:rPr>
          <w:lang w:val="pt-BR"/>
        </w:rPr>
        <w:instrText xml:space="preserve"> ADDIN EN.CITE </w:instrText>
      </w:r>
      <w:r w:rsidR="00390A5B" w:rsidRPr="00AF0009">
        <w:rPr>
          <w:lang w:val="pt-BR"/>
        </w:rPr>
        <w:fldChar w:fldCharType="begin">
          <w:fldData xml:space="preserve">PEVuZE5vdGU+PENpdGU+PEF1dGhvcj5NYXJzaGFsbDwvQXV0aG9yPjxZZWFyPjIwMDg8L1llYXI+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</w:fldData>
        </w:fldChar>
      </w:r>
      <w:r w:rsidRPr="00AF0009">
        <w:rPr>
          <w:lang w:val="pt-BR"/>
        </w:rPr>
        <w:instrText xml:space="preserve"> ADDIN EN.CITE.DATA </w:instrText>
      </w:r>
      <w:r w:rsidR="00390A5B" w:rsidRPr="00AF0009">
        <w:rPr>
          <w:lang w:val="pt-BR"/>
        </w:rPr>
      </w:r>
      <w:r w:rsidR="00390A5B" w:rsidRPr="00AF0009">
        <w:rPr>
          <w:lang w:val="pt-BR"/>
        </w:rPr>
        <w:fldChar w:fldCharType="end"/>
      </w:r>
      <w:r w:rsidR="00390A5B" w:rsidRPr="00AF0009">
        <w:rPr>
          <w:lang w:val="pt-BR"/>
        </w:rPr>
      </w:r>
      <w:r w:rsidR="00390A5B" w:rsidRPr="00AF0009">
        <w:rPr>
          <w:lang w:val="pt-BR"/>
        </w:rPr>
        <w:fldChar w:fldCharType="separate"/>
      </w:r>
      <w:r w:rsidRPr="00AF0009">
        <w:rPr>
          <w:noProof/>
          <w:lang w:val="pt-BR"/>
        </w:rPr>
        <w:t>(FRANK, et al., 2001, MAZZAFERRO, et al., 2003, KIRK, 2006,)</w:t>
      </w:r>
      <w:r w:rsidR="00390A5B" w:rsidRPr="00AF0009">
        <w:rPr>
          <w:lang w:val="pt-BR"/>
        </w:rPr>
        <w:fldChar w:fldCharType="end"/>
      </w:r>
      <w:r w:rsidRPr="00AF0009">
        <w:rPr>
          <w:lang w:val="pt-BR"/>
        </w:rPr>
        <w:t xml:space="preserve">. A remissão </w:t>
      </w:r>
      <w:r w:rsidR="00147B95">
        <w:rPr>
          <w:lang w:val="pt-BR"/>
        </w:rPr>
        <w:t xml:space="preserve">da doença </w:t>
      </w:r>
      <w:r w:rsidRPr="00AF0009">
        <w:rPr>
          <w:lang w:val="pt-BR"/>
        </w:rPr>
        <w:t xml:space="preserve">pode ocorrer por um retorno na função das células </w:t>
      </w:r>
      <w:r w:rsidRPr="00AF0009">
        <w:rPr>
          <w:lang w:val="pt-BR"/>
        </w:rPr>
        <w:sym w:font="Symbol" w:char="F062"/>
      </w:r>
      <w:r w:rsidRPr="00AF0009">
        <w:rPr>
          <w:lang w:val="pt-BR"/>
        </w:rPr>
        <w:t xml:space="preserve"> </w:t>
      </w:r>
      <w:r w:rsidR="00147B95">
        <w:rPr>
          <w:lang w:val="pt-BR"/>
        </w:rPr>
        <w:t xml:space="preserve">pancreáticas, </w:t>
      </w:r>
      <w:r w:rsidRPr="00AF0009">
        <w:rPr>
          <w:lang w:val="pt-BR"/>
        </w:rPr>
        <w:t>decorrente de uma reversão da toxicidade</w:t>
      </w:r>
      <w:r w:rsidR="00622358" w:rsidRPr="00AF0009">
        <w:rPr>
          <w:lang w:val="pt-BR"/>
        </w:rPr>
        <w:t xml:space="preserve"> </w:t>
      </w:r>
      <w:r w:rsidR="00147B95">
        <w:rPr>
          <w:lang w:val="pt-BR"/>
        </w:rPr>
        <w:t>ocasionada pel</w:t>
      </w:r>
      <w:r w:rsidR="00F27BF3">
        <w:rPr>
          <w:lang w:val="pt-BR"/>
        </w:rPr>
        <w:t xml:space="preserve">a hiperglicemia </w:t>
      </w:r>
      <w:r w:rsidRPr="00AF0009">
        <w:rPr>
          <w:lang w:val="pt-BR"/>
        </w:rPr>
        <w:t>e/ou uma melhora na resistência insulínica periférica</w:t>
      </w:r>
      <w:r w:rsidR="00147B95">
        <w:rPr>
          <w:lang w:val="pt-BR"/>
        </w:rPr>
        <w:t xml:space="preserve"> </w:t>
      </w:r>
      <w:r w:rsidR="00147B95" w:rsidRPr="00AF0009">
        <w:rPr>
          <w:lang w:val="pt-BR"/>
        </w:rPr>
        <w:t>(</w:t>
      </w:r>
      <w:r w:rsidR="00147B95" w:rsidRPr="00AF0009">
        <w:rPr>
          <w:noProof/>
          <w:lang w:val="pt-BR"/>
        </w:rPr>
        <w:t xml:space="preserve">RUCINSKY </w:t>
      </w:r>
      <w:r w:rsidR="00147B95" w:rsidRPr="00AF0009">
        <w:rPr>
          <w:i/>
          <w:noProof/>
          <w:lang w:val="pt-BR"/>
        </w:rPr>
        <w:t>et al.</w:t>
      </w:r>
      <w:r w:rsidR="00147B95" w:rsidRPr="00AF0009">
        <w:rPr>
          <w:noProof/>
          <w:lang w:val="pt-BR"/>
        </w:rPr>
        <w:t>, 2010)</w:t>
      </w:r>
      <w:r w:rsidR="00147B95">
        <w:rPr>
          <w:lang w:val="pt-BR"/>
        </w:rPr>
        <w:t xml:space="preserve">. </w:t>
      </w:r>
      <w:proofErr w:type="spellStart"/>
      <w:r w:rsidR="00147B95">
        <w:rPr>
          <w:lang w:val="pt-BR"/>
        </w:rPr>
        <w:t>Cinquenta</w:t>
      </w:r>
      <w:proofErr w:type="spellEnd"/>
      <w:r w:rsidRPr="00AF0009">
        <w:rPr>
          <w:lang w:val="pt-BR"/>
        </w:rPr>
        <w:t xml:space="preserve"> a 70% dos gatos diabéticos tratados adequadamente</w:t>
      </w:r>
      <w:r w:rsidR="00147B95">
        <w:rPr>
          <w:lang w:val="pt-BR"/>
        </w:rPr>
        <w:t xml:space="preserve"> podem </w:t>
      </w:r>
      <w:r w:rsidR="001303F2">
        <w:rPr>
          <w:lang w:val="pt-BR"/>
        </w:rPr>
        <w:t>apresentar remissão do diabetes</w:t>
      </w:r>
      <w:r w:rsidRPr="00AF0009">
        <w:rPr>
          <w:lang w:val="pt-BR"/>
        </w:rPr>
        <w:t xml:space="preserve"> </w:t>
      </w:r>
      <w:r w:rsidR="00390A5B" w:rsidRPr="00AF0009">
        <w:rPr>
          <w:lang w:val="pt-BR"/>
        </w:rPr>
        <w:fldChar w:fldCharType="begin">
          <w:fldData xml:space="preserve">PEVuZE5vdGU+PENpdGU+PEF1dGhvcj5CZW5uZXR0PC9BdXRob3I+PFllYXI+MjAwNjwvWWVhcj48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</w:fldData>
        </w:fldChar>
      </w:r>
      <w:r w:rsidRPr="00AF0009">
        <w:rPr>
          <w:lang w:val="pt-BR"/>
        </w:rPr>
        <w:instrText xml:space="preserve"> ADDIN EN.CITE </w:instrText>
      </w:r>
      <w:r w:rsidR="00390A5B" w:rsidRPr="00AF0009">
        <w:rPr>
          <w:lang w:val="pt-BR"/>
        </w:rPr>
        <w:fldChar w:fldCharType="begin">
          <w:fldData xml:space="preserve">PEVuZE5vdGU+PENpdGU+PEF1dGhvcj5CZW5uZXR0PC9BdXRob3I+PFllYXI+MjAwNjwvWWVhcj48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</w:fldData>
        </w:fldChar>
      </w:r>
      <w:r w:rsidRPr="00AF0009">
        <w:rPr>
          <w:lang w:val="pt-BR"/>
        </w:rPr>
        <w:instrText xml:space="preserve"> ADDIN EN.CITE.DATA </w:instrText>
      </w:r>
      <w:r w:rsidR="00390A5B" w:rsidRPr="00AF0009">
        <w:rPr>
          <w:lang w:val="pt-BR"/>
        </w:rPr>
      </w:r>
      <w:r w:rsidR="00390A5B" w:rsidRPr="00AF0009">
        <w:rPr>
          <w:lang w:val="pt-BR"/>
        </w:rPr>
        <w:fldChar w:fldCharType="end"/>
      </w:r>
      <w:r w:rsidR="00390A5B" w:rsidRPr="00AF0009">
        <w:rPr>
          <w:lang w:val="pt-BR"/>
        </w:rPr>
      </w:r>
      <w:r w:rsidR="00390A5B" w:rsidRPr="00AF0009">
        <w:rPr>
          <w:lang w:val="pt-BR"/>
        </w:rPr>
        <w:fldChar w:fldCharType="separate"/>
      </w:r>
      <w:r w:rsidRPr="00AF0009">
        <w:rPr>
          <w:noProof/>
          <w:lang w:val="pt-BR"/>
        </w:rPr>
        <w:t>(BENNETT, et al., 2006, MARSHALL, et al., 2009)</w:t>
      </w:r>
      <w:r w:rsidR="00390A5B" w:rsidRPr="00AF0009">
        <w:rPr>
          <w:lang w:val="pt-BR"/>
        </w:rPr>
        <w:fldChar w:fldCharType="end"/>
      </w:r>
      <w:r w:rsidRPr="00AF0009">
        <w:rPr>
          <w:lang w:val="pt-BR"/>
        </w:rPr>
        <w:t>.</w:t>
      </w:r>
      <w:r w:rsidR="00622358" w:rsidRPr="00AF0009">
        <w:rPr>
          <w:lang w:val="pt-BR"/>
        </w:rPr>
        <w:t xml:space="preserve"> </w:t>
      </w:r>
    </w:p>
    <w:p w:rsidR="002A077F" w:rsidRDefault="00F74663" w:rsidP="00AF0009">
      <w:pPr>
        <w:spacing w:line="480" w:lineRule="auto"/>
        <w:jc w:val="both"/>
        <w:rPr>
          <w:lang w:val="pt-BR"/>
        </w:rPr>
      </w:pPr>
      <w:r w:rsidRPr="00AF0009">
        <w:rPr>
          <w:lang w:val="pt-BR"/>
        </w:rPr>
        <w:tab/>
        <w:t xml:space="preserve">Esta revisão apresenta uma </w:t>
      </w:r>
      <w:r w:rsidR="008F2ECB" w:rsidRPr="00AF0009">
        <w:rPr>
          <w:lang w:val="pt-BR"/>
        </w:rPr>
        <w:t xml:space="preserve">discussão sobre a utilização da </w:t>
      </w:r>
      <w:r w:rsidRPr="00AF0009">
        <w:rPr>
          <w:lang w:val="pt-BR"/>
        </w:rPr>
        <w:t>insulina</w:t>
      </w:r>
      <w:r w:rsidR="008F2ECB" w:rsidRPr="00AF0009">
        <w:rPr>
          <w:lang w:val="pt-BR"/>
        </w:rPr>
        <w:t xml:space="preserve"> glargina e</w:t>
      </w:r>
      <w:r w:rsidRPr="00AF0009">
        <w:rPr>
          <w:lang w:val="pt-BR"/>
        </w:rPr>
        <w:t xml:space="preserve"> dieta</w:t>
      </w:r>
      <w:r w:rsidR="008F2ECB" w:rsidRPr="00AF0009">
        <w:rPr>
          <w:lang w:val="pt-BR"/>
        </w:rPr>
        <w:t xml:space="preserve"> no tratamento de gatos diabéticos</w:t>
      </w:r>
      <w:r w:rsidRPr="00AF0009">
        <w:rPr>
          <w:lang w:val="pt-BR"/>
        </w:rPr>
        <w:t>,</w:t>
      </w:r>
      <w:r w:rsidR="008F2ECB" w:rsidRPr="00AF0009">
        <w:rPr>
          <w:lang w:val="pt-BR"/>
        </w:rPr>
        <w:t xml:space="preserve"> </w:t>
      </w:r>
      <w:r w:rsidR="005113CD">
        <w:rPr>
          <w:lang w:val="pt-BR"/>
        </w:rPr>
        <w:t>com o objetivo de</w:t>
      </w:r>
      <w:r w:rsidR="008F2ECB" w:rsidRPr="00AF0009">
        <w:rPr>
          <w:lang w:val="pt-BR"/>
        </w:rPr>
        <w:t xml:space="preserve"> auxiliar o médico veterinário no manejo do diabetes e contribuir</w:t>
      </w:r>
      <w:r w:rsidR="009D5897" w:rsidRPr="00AF0009">
        <w:rPr>
          <w:lang w:val="pt-BR"/>
        </w:rPr>
        <w:t xml:space="preserve"> com o </w:t>
      </w:r>
      <w:r w:rsidRPr="00AF0009">
        <w:rPr>
          <w:lang w:val="pt-BR"/>
        </w:rPr>
        <w:t>aument</w:t>
      </w:r>
      <w:r w:rsidR="009D5897" w:rsidRPr="00AF0009">
        <w:rPr>
          <w:lang w:val="pt-BR"/>
        </w:rPr>
        <w:t>o da</w:t>
      </w:r>
      <w:r w:rsidRPr="00AF0009">
        <w:rPr>
          <w:lang w:val="pt-BR"/>
        </w:rPr>
        <w:t xml:space="preserve"> taxa de remissão da doença.</w:t>
      </w:r>
    </w:p>
    <w:p w:rsidR="001522DA" w:rsidRDefault="001522DA" w:rsidP="00AF0009">
      <w:pPr>
        <w:spacing w:line="480" w:lineRule="auto"/>
        <w:jc w:val="both"/>
        <w:rPr>
          <w:lang w:val="pt-BR"/>
        </w:rPr>
      </w:pPr>
    </w:p>
    <w:p w:rsidR="001522DA" w:rsidRPr="001522DA" w:rsidRDefault="001522DA" w:rsidP="001522DA">
      <w:pPr>
        <w:spacing w:line="480" w:lineRule="auto"/>
        <w:jc w:val="center"/>
        <w:rPr>
          <w:b/>
          <w:lang w:val="pt-BR"/>
        </w:rPr>
      </w:pPr>
      <w:r w:rsidRPr="001522DA">
        <w:rPr>
          <w:b/>
          <w:lang w:val="pt-BR"/>
        </w:rPr>
        <w:t>REVISÃO DE LITERATURA</w:t>
      </w:r>
    </w:p>
    <w:p w:rsidR="002A077F" w:rsidRPr="00AF0009" w:rsidRDefault="002A077F" w:rsidP="00AF0009">
      <w:pPr>
        <w:spacing w:line="480" w:lineRule="auto"/>
        <w:ind w:firstLine="567"/>
        <w:jc w:val="both"/>
        <w:rPr>
          <w:lang w:val="pt-BR"/>
        </w:rPr>
      </w:pPr>
      <w:proofErr w:type="spellStart"/>
      <w:r w:rsidRPr="00AF0009">
        <w:rPr>
          <w:b/>
          <w:lang w:val="pt-BR"/>
        </w:rPr>
        <w:t>Insulinoterapia</w:t>
      </w:r>
      <w:proofErr w:type="spellEnd"/>
      <w:r w:rsidRPr="00AF0009">
        <w:rPr>
          <w:b/>
          <w:lang w:val="pt-BR"/>
        </w:rPr>
        <w:t xml:space="preserve">. </w:t>
      </w:r>
      <w:r w:rsidRPr="00AF0009">
        <w:rPr>
          <w:lang w:val="pt-BR"/>
        </w:rPr>
        <w:t xml:space="preserve">Muitos tipos de insulina são utilizados para o tratamento de gatos diabéticos, incluindo PZI </w:t>
      </w:r>
      <w:smartTag w:uri="isiresearchsoft-com/cwyw" w:element="citation">
        <w:r w:rsidRPr="00AF0009">
          <w:rPr>
            <w:lang w:val="pt-BR"/>
          </w:rPr>
          <w:t>(</w:t>
        </w:r>
        <w:proofErr w:type="spellStart"/>
        <w:r w:rsidRPr="00AF0009">
          <w:rPr>
            <w:i/>
            <w:iCs/>
            <w:color w:val="000000"/>
            <w:lang w:val="pt-BR"/>
          </w:rPr>
          <w:t>Protamine</w:t>
        </w:r>
        <w:proofErr w:type="spellEnd"/>
        <w:r w:rsidRPr="00AF0009">
          <w:rPr>
            <w:i/>
            <w:iCs/>
            <w:color w:val="000000"/>
            <w:lang w:val="pt-BR"/>
          </w:rPr>
          <w:t xml:space="preserve"> </w:t>
        </w:r>
        <w:proofErr w:type="spellStart"/>
        <w:r w:rsidRPr="00AF0009">
          <w:rPr>
            <w:i/>
            <w:iCs/>
            <w:color w:val="000000"/>
            <w:lang w:val="pt-BR"/>
          </w:rPr>
          <w:t>Zinc</w:t>
        </w:r>
        <w:proofErr w:type="spellEnd"/>
        <w:r w:rsidRPr="00AF0009">
          <w:rPr>
            <w:i/>
            <w:iCs/>
            <w:color w:val="000000"/>
            <w:lang w:val="pt-BR"/>
          </w:rPr>
          <w:t xml:space="preserve"> </w:t>
        </w:r>
        <w:proofErr w:type="spellStart"/>
        <w:r w:rsidRPr="00AF0009">
          <w:rPr>
            <w:i/>
            <w:iCs/>
            <w:color w:val="000000"/>
            <w:lang w:val="pt-BR"/>
          </w:rPr>
          <w:t>Insulin</w:t>
        </w:r>
        <w:proofErr w:type="spellEnd"/>
        <w:r w:rsidRPr="00AF0009">
          <w:rPr>
            <w:lang w:val="pt-BR"/>
          </w:rPr>
          <w:t>)</w:t>
        </w:r>
      </w:smartTag>
      <w:r w:rsidRPr="00AF0009">
        <w:rPr>
          <w:lang w:val="pt-BR"/>
        </w:rPr>
        <w:t xml:space="preserve">, </w:t>
      </w:r>
      <w:proofErr w:type="spellStart"/>
      <w:r w:rsidRPr="00AF0009">
        <w:rPr>
          <w:lang w:val="pt-BR"/>
        </w:rPr>
        <w:t>ultralenta</w:t>
      </w:r>
      <w:proofErr w:type="spellEnd"/>
      <w:r w:rsidRPr="00AF0009">
        <w:rPr>
          <w:lang w:val="pt-BR"/>
        </w:rPr>
        <w:t>, lenta, NPH (</w:t>
      </w:r>
      <w:r w:rsidRPr="00AF0009">
        <w:rPr>
          <w:i/>
          <w:iCs/>
          <w:color w:val="000000"/>
          <w:lang w:val="pt-BR"/>
        </w:rPr>
        <w:t xml:space="preserve">Neutral </w:t>
      </w:r>
      <w:proofErr w:type="spellStart"/>
      <w:r w:rsidRPr="00AF0009">
        <w:rPr>
          <w:i/>
          <w:iCs/>
          <w:color w:val="000000"/>
          <w:lang w:val="pt-BR"/>
        </w:rPr>
        <w:t>Protamine</w:t>
      </w:r>
      <w:proofErr w:type="spellEnd"/>
      <w:r w:rsidRPr="00AF0009">
        <w:rPr>
          <w:i/>
          <w:iCs/>
          <w:color w:val="000000"/>
          <w:lang w:val="pt-BR"/>
        </w:rPr>
        <w:t xml:space="preserve"> </w:t>
      </w:r>
      <w:proofErr w:type="spellStart"/>
      <w:r w:rsidRPr="00AF0009">
        <w:rPr>
          <w:i/>
          <w:iCs/>
          <w:color w:val="000000"/>
          <w:lang w:val="pt-BR"/>
        </w:rPr>
        <w:t>Hagedorm</w:t>
      </w:r>
      <w:proofErr w:type="spellEnd"/>
      <w:r w:rsidRPr="00AF0009">
        <w:rPr>
          <w:color w:val="000000"/>
          <w:lang w:val="pt-BR"/>
        </w:rPr>
        <w:t xml:space="preserve">) e glargina </w:t>
      </w:r>
      <w:r w:rsidR="00390A5B" w:rsidRPr="00AF0009">
        <w:rPr>
          <w:color w:val="000000"/>
          <w:lang w:val="pt-BR"/>
        </w:rPr>
        <w:fldChar w:fldCharType="begin">
          <w:fldData xml:space="preserve">PEVuZE5vdGU+PENpdGU+PEF1dGhvcj5SYW5kPC9BdXRob3I+PFllYXI+MjAwMTwvWWVhcj48SURU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</w:fldData>
        </w:fldChar>
      </w:r>
      <w:r w:rsidRPr="00AF0009">
        <w:rPr>
          <w:color w:val="000000"/>
          <w:lang w:val="pt-BR"/>
        </w:rPr>
        <w:instrText xml:space="preserve"> ADDIN EN.CITE </w:instrText>
      </w:r>
      <w:r w:rsidR="00390A5B" w:rsidRPr="00AF0009">
        <w:rPr>
          <w:color w:val="000000"/>
          <w:lang w:val="pt-BR"/>
        </w:rPr>
        <w:fldChar w:fldCharType="begin">
          <w:fldData xml:space="preserve">PEVuZE5vdGU+PENpdGU+PEF1dGhvcj5SYW5kPC9BdXRob3I+PFllYXI+MjAwMTwvWWVhcj48SURU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</w:fldData>
        </w:fldChar>
      </w:r>
      <w:r w:rsidRPr="00AF0009">
        <w:rPr>
          <w:color w:val="000000"/>
          <w:lang w:val="pt-BR"/>
        </w:rPr>
        <w:instrText xml:space="preserve"> ADDIN EN.CITE.DATA </w:instrText>
      </w:r>
      <w:r w:rsidR="00390A5B" w:rsidRPr="00AF0009">
        <w:rPr>
          <w:color w:val="000000"/>
          <w:lang w:val="pt-BR"/>
        </w:rPr>
      </w:r>
      <w:r w:rsidR="00390A5B" w:rsidRPr="00AF0009">
        <w:rPr>
          <w:color w:val="000000"/>
          <w:lang w:val="pt-BR"/>
        </w:rPr>
        <w:fldChar w:fldCharType="end"/>
      </w:r>
      <w:r w:rsidR="00390A5B" w:rsidRPr="00AF0009">
        <w:rPr>
          <w:color w:val="000000"/>
          <w:lang w:val="pt-BR"/>
        </w:rPr>
      </w:r>
      <w:r w:rsidR="00390A5B" w:rsidRPr="00AF0009">
        <w:rPr>
          <w:color w:val="000000"/>
          <w:lang w:val="pt-BR"/>
        </w:rPr>
        <w:fldChar w:fldCharType="separate"/>
      </w:r>
      <w:r w:rsidRPr="00AF0009">
        <w:rPr>
          <w:noProof/>
          <w:color w:val="000000"/>
          <w:lang w:val="pt-BR"/>
        </w:rPr>
        <w:t>(RAND &amp; MARTIN, 2001, MARSHALL, et al., 2009)</w:t>
      </w:r>
      <w:r w:rsidR="00390A5B" w:rsidRPr="00AF0009">
        <w:rPr>
          <w:color w:val="000000"/>
          <w:lang w:val="pt-BR"/>
        </w:rPr>
        <w:fldChar w:fldCharType="end"/>
      </w:r>
      <w:r w:rsidRPr="00AF0009">
        <w:rPr>
          <w:lang w:val="pt-BR"/>
        </w:rPr>
        <w:t xml:space="preserve">. </w:t>
      </w:r>
      <w:r w:rsidR="004B015A" w:rsidRPr="00AF0009">
        <w:rPr>
          <w:lang w:val="pt-BR"/>
        </w:rPr>
        <w:t>Contudo, recentemente, o guia de tratamento de felinos diabéticos da AAHA recomenda a utilização de insulinas de longa ação, como a glargina e a PZI</w:t>
      </w:r>
      <w:r w:rsidR="00D609C4">
        <w:rPr>
          <w:lang w:val="pt-BR"/>
        </w:rPr>
        <w:t xml:space="preserve"> </w:t>
      </w:r>
      <w:r w:rsidR="00D609C4" w:rsidRPr="00AF0009">
        <w:rPr>
          <w:lang w:val="pt-BR"/>
        </w:rPr>
        <w:t>(</w:t>
      </w:r>
      <w:r w:rsidR="00D609C4" w:rsidRPr="00AF0009">
        <w:rPr>
          <w:noProof/>
          <w:lang w:val="pt-BR"/>
        </w:rPr>
        <w:t xml:space="preserve">RUCINSKY </w:t>
      </w:r>
      <w:r w:rsidR="00D609C4" w:rsidRPr="00AF0009">
        <w:rPr>
          <w:i/>
          <w:noProof/>
          <w:lang w:val="pt-BR"/>
        </w:rPr>
        <w:t>et al.</w:t>
      </w:r>
      <w:r w:rsidR="00D609C4" w:rsidRPr="00AF0009">
        <w:rPr>
          <w:noProof/>
          <w:lang w:val="pt-BR"/>
        </w:rPr>
        <w:t>, 2010)</w:t>
      </w:r>
      <w:r w:rsidR="004B015A" w:rsidRPr="00AF0009">
        <w:rPr>
          <w:lang w:val="pt-BR"/>
        </w:rPr>
        <w:t xml:space="preserve">. A insulina </w:t>
      </w:r>
      <w:proofErr w:type="spellStart"/>
      <w:r w:rsidR="004B015A" w:rsidRPr="00AF0009">
        <w:rPr>
          <w:lang w:val="pt-BR"/>
        </w:rPr>
        <w:lastRenderedPageBreak/>
        <w:t>ultralenta</w:t>
      </w:r>
      <w:proofErr w:type="spellEnd"/>
      <w:r w:rsidR="004B015A" w:rsidRPr="00AF0009">
        <w:rPr>
          <w:lang w:val="pt-BR"/>
        </w:rPr>
        <w:t xml:space="preserve"> não está mais disponível comercialmente e a</w:t>
      </w:r>
      <w:r w:rsidRPr="00AF0009">
        <w:rPr>
          <w:lang w:val="pt-BR"/>
        </w:rPr>
        <w:t xml:space="preserve"> PZI não é comercializada no mercado brasileiro</w:t>
      </w:r>
      <w:r w:rsidR="004B015A" w:rsidRPr="00AF0009">
        <w:rPr>
          <w:lang w:val="pt-BR"/>
        </w:rPr>
        <w:t>.</w:t>
      </w:r>
      <w:r w:rsidRPr="00AF0009">
        <w:rPr>
          <w:lang w:val="pt-BR"/>
        </w:rPr>
        <w:t xml:space="preserve"> </w:t>
      </w:r>
    </w:p>
    <w:p w:rsidR="002A077F" w:rsidRPr="00AF0009" w:rsidRDefault="002A077F" w:rsidP="00AF0009">
      <w:pPr>
        <w:autoSpaceDE w:val="0"/>
        <w:autoSpaceDN w:val="0"/>
        <w:adjustRightInd w:val="0"/>
        <w:spacing w:after="120" w:line="480" w:lineRule="auto"/>
        <w:ind w:firstLine="567"/>
        <w:jc w:val="both"/>
        <w:rPr>
          <w:lang w:val="pt-BR"/>
        </w:rPr>
      </w:pPr>
      <w:r w:rsidRPr="00AF0009">
        <w:rPr>
          <w:lang w:val="pt-BR"/>
        </w:rPr>
        <w:t xml:space="preserve">As insulinas com menor tempo de ação, como a NPH e a lenta, não proporcionam um bom controle glicêmico e aumentam o risco de hipoglicemia em gatos </w:t>
      </w:r>
      <w:r w:rsidR="00390A5B" w:rsidRPr="00AF0009">
        <w:rPr>
          <w:lang w:val="pt-BR"/>
        </w:rPr>
        <w:fldChar w:fldCharType="begin">
          <w:fldData xml:space="preserve">PEVuZE5vdGU+PENpdGU+PEF1dGhvcj5SYW5kPC9BdXRob3I+PFllYXI+MjAwNTwvWWVhcj48SURU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</w:fldData>
        </w:fldChar>
      </w:r>
      <w:r w:rsidRPr="00AF0009">
        <w:rPr>
          <w:lang w:val="pt-BR"/>
        </w:rPr>
        <w:instrText xml:space="preserve"> ADDIN EN.CITE </w:instrText>
      </w:r>
      <w:r w:rsidR="00390A5B" w:rsidRPr="00AF0009">
        <w:rPr>
          <w:lang w:val="pt-BR"/>
        </w:rPr>
        <w:fldChar w:fldCharType="begin">
          <w:fldData xml:space="preserve">PEVuZE5vdGU+PENpdGU+PEF1dGhvcj5SYW5kPC9BdXRob3I+PFllYXI+MjAwNTwvWWVhcj48SURU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</w:fldData>
        </w:fldChar>
      </w:r>
      <w:r w:rsidRPr="00AF0009">
        <w:rPr>
          <w:lang w:val="pt-BR"/>
        </w:rPr>
        <w:instrText xml:space="preserve"> ADDIN EN.CITE.DATA </w:instrText>
      </w:r>
      <w:r w:rsidR="00390A5B" w:rsidRPr="00AF0009">
        <w:rPr>
          <w:lang w:val="pt-BR"/>
        </w:rPr>
      </w:r>
      <w:r w:rsidR="00390A5B" w:rsidRPr="00AF0009">
        <w:rPr>
          <w:lang w:val="pt-BR"/>
        </w:rPr>
        <w:fldChar w:fldCharType="end"/>
      </w:r>
      <w:r w:rsidR="00390A5B" w:rsidRPr="00AF0009">
        <w:rPr>
          <w:lang w:val="pt-BR"/>
        </w:rPr>
      </w:r>
      <w:r w:rsidR="00390A5B" w:rsidRPr="00AF0009">
        <w:rPr>
          <w:lang w:val="pt-BR"/>
        </w:rPr>
        <w:fldChar w:fldCharType="separate"/>
      </w:r>
      <w:r w:rsidRPr="00AF0009">
        <w:rPr>
          <w:noProof/>
          <w:lang w:val="pt-BR"/>
        </w:rPr>
        <w:t>(RAND &amp; MARSHALL, 2005, MARSHALL, et al., 2008)</w:t>
      </w:r>
      <w:r w:rsidR="00390A5B" w:rsidRPr="00AF0009">
        <w:rPr>
          <w:lang w:val="pt-BR"/>
        </w:rPr>
        <w:fldChar w:fldCharType="end"/>
      </w:r>
      <w:r w:rsidRPr="00AF0009">
        <w:rPr>
          <w:lang w:val="pt-BR"/>
        </w:rPr>
        <w:t>. Apesar da formulação veterinária da insulina lenta (</w:t>
      </w:r>
      <w:proofErr w:type="spellStart"/>
      <w:r w:rsidRPr="00AF0009">
        <w:rPr>
          <w:lang w:val="pt-BR"/>
        </w:rPr>
        <w:t>Caninsulin</w:t>
      </w:r>
      <w:proofErr w:type="spellEnd"/>
      <w:r w:rsidR="008D7BF2" w:rsidRPr="00AF0009">
        <w:rPr>
          <w:lang w:val="pt-BR"/>
        </w:rPr>
        <w:t>®</w:t>
      </w:r>
      <w:r w:rsidRPr="00AF0009">
        <w:rPr>
          <w:lang w:val="pt-BR"/>
        </w:rPr>
        <w:t xml:space="preserve">; </w:t>
      </w:r>
      <w:proofErr w:type="spellStart"/>
      <w:r w:rsidRPr="00AF0009">
        <w:rPr>
          <w:lang w:val="pt-BR"/>
        </w:rPr>
        <w:t>Intervet</w:t>
      </w:r>
      <w:proofErr w:type="spellEnd"/>
      <w:r w:rsidRPr="00AF0009">
        <w:rPr>
          <w:lang w:val="pt-BR"/>
        </w:rPr>
        <w:t>) apresentar bons resultados no controle glicêmico, apresenta curta duração de ação</w:t>
      </w:r>
      <w:r w:rsidR="008F2ECB" w:rsidRPr="00AF0009">
        <w:rPr>
          <w:lang w:val="pt-BR"/>
        </w:rPr>
        <w:t xml:space="preserve"> e pouco controle dos sinais clínicos</w:t>
      </w:r>
      <w:r w:rsidRPr="00AF0009">
        <w:rPr>
          <w:lang w:val="pt-BR"/>
        </w:rPr>
        <w:t xml:space="preserve"> na maioria dos gatos diabéticos </w:t>
      </w:r>
      <w:r w:rsidR="00390A5B" w:rsidRPr="00AF0009">
        <w:rPr>
          <w:lang w:val="pt-BR"/>
        </w:rPr>
        <w:fldChar w:fldCharType="begin"/>
      </w:r>
      <w:r w:rsidR="008F2ECB" w:rsidRPr="00AF0009">
        <w:rPr>
          <w:lang w:val="pt-BR"/>
        </w:rPr>
        <w:instrText xml:space="preserve"> ADDIN EN.CITE &lt;EndNote&gt;&lt;Cite&gt;&lt;Author&gt;Martin&lt;/Author&gt;&lt;Year&gt;2007&lt;/Year&gt;&lt;IDText&gt;Control of diabetes mellitus in cats with porcine insulin zinc suspension&lt;/IDText&gt;&lt;DisplayText&gt;(Martin e Rand, 2007)&lt;/DisplayText&gt;&lt;record&gt;&lt;dates&gt;&lt;pub-dates&gt;&lt;date&gt;Jul&lt;/date&gt;&lt;/pub-dates&gt;&lt;/dates&gt;&lt;isbn&gt;0042-4900&lt;/isbn&gt;&lt;titles&gt;&lt;title&gt;Control of diabetes mellitus in cats with porcine insulin zinc suspension&lt;/title&gt;&lt;/titles&gt;&lt;titles&gt;&lt;secondary-title&gt;Veterinary Record&lt;/secondary-title&gt;&lt;/titles&gt;&lt;pages&gt;88-94&lt;/pages&gt;&lt;number&gt;3&lt;/number&gt;&lt;contributors&gt;&lt;authors&gt;&lt;author&gt;Martin, G. J.&lt;/author&gt;&lt;author&gt;Rand, J. S.&lt;/author&gt;&lt;/authors&gt;&lt;/contributors&gt;&lt;added-date format="utc"&gt;1264098023&lt;/added-date&gt;&lt;ref-type name="Journal Article"&gt;17&lt;/ref-type&gt;&lt;dates&gt;&lt;year&gt;2007&lt;/year&gt;&lt;/dates&gt;&lt;rec-number&gt;111&lt;/rec-number&gt;&lt;last-updated-date format="utc"&gt;1264098023&lt;/last-updated-date&gt;&lt;accession-num&gt;ISI:000248522900013&lt;/accession-num&gt;&lt;volume&gt;161&lt;/volume&gt;&lt;/record&gt;&lt;/Cite&gt;&lt;Cite&gt;&lt;Author&gt;Martin&lt;/Author&gt;&lt;Year&gt;2001&lt;/Year&gt;&lt;IDText&gt;Pharmacology of a 40 IU/ml porcine Lente insulin preparation in diabetic cats: findings during the first week and after 5 or 9 weeks of therapy.&lt;/IDText&gt;&lt;record&gt;&lt;titles&gt;&lt;title&gt;Pharmacology of a 40 IU/ml porcine Lente insulin preparation in diabetic cats: findings during the first week and after 5 or 9 weeks of therapy.&lt;/title&gt;&lt;/titles&gt;&lt;titles&gt;&lt;secondary-title&gt;&lt;style face="italic" font="default" size="100%"&gt;J Feline Med Surg&lt;/style&gt;&lt;style face="" font="default" size="100%"&gt;&lt;/style&gt;&lt;/secondary-title&gt;&lt;/titles&gt;&lt;pages&gt;23-30&lt;/pages&gt;&lt;contributors&gt;&lt;authors&gt;&lt;author&gt;Martin, G.J.&lt;/author&gt;&lt;author&gt;Rand, J.S.&lt;/author&gt;&lt;/authors&gt;&lt;/contributors&gt;&lt;added-date format="utc"&gt;1264184772&lt;/added-date&gt;&lt;ref-type name="Journal Article"&gt;17&lt;/ref-type&gt;&lt;dates&gt;&lt;year&gt;2001&lt;/year&gt;&lt;/dates&gt;&lt;rec-number&gt;191&lt;/rec-number&gt;&lt;last-updated-date format="utc"&gt;1284214662&lt;/last-updated-date&gt;&lt;volume&gt;3&lt;/volume&gt;&lt;/record&gt;&lt;/Cite&gt;&lt;/EndNote&gt;</w:instrText>
      </w:r>
      <w:r w:rsidR="00390A5B" w:rsidRPr="00AF0009">
        <w:rPr>
          <w:lang w:val="pt-BR"/>
        </w:rPr>
        <w:fldChar w:fldCharType="separate"/>
      </w:r>
      <w:r w:rsidR="00F63A9C" w:rsidRPr="00AF0009">
        <w:rPr>
          <w:noProof/>
          <w:lang w:val="pt-BR"/>
        </w:rPr>
        <w:t>(</w:t>
      </w:r>
      <w:r w:rsidR="00F63A9C" w:rsidRPr="00930AC9">
        <w:rPr>
          <w:noProof/>
          <w:lang w:val="pt-BR"/>
        </w:rPr>
        <w:t>MARTIN &amp; RAND</w:t>
      </w:r>
      <w:r w:rsidR="008F2ECB" w:rsidRPr="00930AC9">
        <w:rPr>
          <w:noProof/>
          <w:lang w:val="pt-BR"/>
        </w:rPr>
        <w:t>, 200</w:t>
      </w:r>
      <w:r w:rsidR="00F63A9C" w:rsidRPr="00930AC9">
        <w:rPr>
          <w:noProof/>
          <w:lang w:val="pt-BR"/>
        </w:rPr>
        <w:t>1</w:t>
      </w:r>
      <w:r w:rsidR="008F2ECB" w:rsidRPr="00F64610">
        <w:rPr>
          <w:noProof/>
          <w:lang w:val="pt-BR"/>
        </w:rPr>
        <w:t>,</w:t>
      </w:r>
      <w:r w:rsidR="00F63A9C" w:rsidRPr="00F64610">
        <w:rPr>
          <w:noProof/>
          <w:lang w:val="pt-BR"/>
        </w:rPr>
        <w:t xml:space="preserve"> </w:t>
      </w:r>
      <w:r w:rsidR="00F63A9C" w:rsidRPr="00AF0009">
        <w:rPr>
          <w:noProof/>
          <w:lang w:val="pt-BR"/>
        </w:rPr>
        <w:t>MARTIN &amp; RAND</w:t>
      </w:r>
      <w:r w:rsidR="008F2ECB" w:rsidRPr="00AF0009">
        <w:rPr>
          <w:noProof/>
          <w:lang w:val="pt-BR"/>
        </w:rPr>
        <w:t>, 200</w:t>
      </w:r>
      <w:r w:rsidR="00F63A9C" w:rsidRPr="00AF0009">
        <w:rPr>
          <w:noProof/>
          <w:lang w:val="pt-BR"/>
        </w:rPr>
        <w:t>7</w:t>
      </w:r>
      <w:r w:rsidR="00390A5B" w:rsidRPr="00AF0009">
        <w:rPr>
          <w:lang w:val="pt-BR"/>
        </w:rPr>
        <w:fldChar w:fldCharType="end"/>
      </w:r>
      <w:r w:rsidR="00F63A9C" w:rsidRPr="00AF0009">
        <w:rPr>
          <w:lang w:val="pt-BR"/>
        </w:rPr>
        <w:t>)</w:t>
      </w:r>
      <w:r w:rsidRPr="00AF0009">
        <w:rPr>
          <w:lang w:val="pt-BR"/>
        </w:rPr>
        <w:t xml:space="preserve">. </w:t>
      </w:r>
    </w:p>
    <w:p w:rsidR="001B5FBE" w:rsidRPr="00AF0009" w:rsidRDefault="001B5FBE" w:rsidP="00AF0009">
      <w:pPr>
        <w:autoSpaceDE w:val="0"/>
        <w:autoSpaceDN w:val="0"/>
        <w:adjustRightInd w:val="0"/>
        <w:spacing w:after="120" w:line="480" w:lineRule="auto"/>
        <w:ind w:firstLine="567"/>
        <w:jc w:val="both"/>
        <w:rPr>
          <w:lang w:val="pt-BR"/>
        </w:rPr>
      </w:pPr>
      <w:r w:rsidRPr="00AF0009">
        <w:rPr>
          <w:lang w:val="pt-BR"/>
        </w:rPr>
        <w:t xml:space="preserve">A insulina glargina é um análogo da insulina de longa duração de ação </w:t>
      </w:r>
      <w:r w:rsidR="00390A5B" w:rsidRPr="00AF0009">
        <w:rPr>
          <w:lang w:val="pt-BR"/>
        </w:rPr>
        <w:fldChar w:fldCharType="begin"/>
      </w:r>
      <w:r w:rsidRPr="00AF0009">
        <w:rPr>
          <w:lang w:val="pt-BR"/>
        </w:rPr>
        <w:instrText xml:space="preserve"> ADDIN EN.CITE &lt;EndNote&gt;&lt;Cite&gt;&lt;Author&gt;Nelson&lt;/Author&gt;&lt;Year&gt;2005&lt;/Year&gt;&lt;IDText&gt;Diabetes mellitus&lt;/IDText&gt;&lt;DisplayText&gt;(Nelson, 2005)&lt;/DisplayText&gt;&lt;record&gt;&lt;titles&gt;&lt;title&gt;&lt;style face="" font="default" size="100%"&gt;Diabetes mellitus&lt;/style&gt;&lt;/title&gt;&lt;/titles&gt;&lt;titles&gt;&lt;secondary-title&gt;Textbook of Veterinary Internal Medicine&lt;/secondary-title&gt;&lt;/titles&gt;&lt;contributors&gt;&lt;authors&gt;&lt;author&gt;Nelson, R.W.&lt;/author&gt;&lt;/authors&gt;&lt;/contributors&gt;&lt;section&gt;&lt;style face="" font="default" size="100%"&gt;1563–1591&lt;/style&gt;&lt;/section&gt;&lt;edition&gt;2&lt;/edition&gt;&lt;added-date format="utc"&gt;1264101077&lt;/added-date&gt;&lt;pub-location&gt;&lt;style face="" font="default" size="100%"&gt;St Louis&lt;/style&gt;&lt;/pub-location&gt;&lt;ref-type name="Book"&gt;6&lt;/ref-type&gt;&lt;dates&gt;&lt;year&gt;2005&lt;/year&gt;&lt;/dates&gt;&lt;rec-number&gt;135&lt;/rec-number&gt;&lt;publisher&gt;&lt;style face="" font="default" size="100%"&gt;Elsevier Saunders&lt;/style&gt;&lt;/publisher&gt;&lt;last-updated-date format="utc"&gt;1284152207&lt;/last-updated-date&gt;&lt;contributors&gt;&lt;secondary-authors&gt;&lt;author&gt;Ettinger S.J., Feldman E.C.&lt;/author&gt;&lt;/secondary-authors&gt;&lt;/contributors&gt;&lt;/record&gt;&lt;/Cite&gt;&lt;/EndNote&gt;</w:instrText>
      </w:r>
      <w:r w:rsidR="00390A5B" w:rsidRPr="00AF0009">
        <w:rPr>
          <w:lang w:val="pt-BR"/>
        </w:rPr>
        <w:fldChar w:fldCharType="separate"/>
      </w:r>
      <w:r w:rsidRPr="00AF0009">
        <w:rPr>
          <w:noProof/>
          <w:lang w:val="pt-BR"/>
        </w:rPr>
        <w:t>(NELSON, 2005)</w:t>
      </w:r>
      <w:r w:rsidR="00390A5B" w:rsidRPr="00AF0009">
        <w:rPr>
          <w:lang w:val="pt-BR"/>
        </w:rPr>
        <w:fldChar w:fldCharType="end"/>
      </w:r>
      <w:r w:rsidRPr="00AF0009">
        <w:rPr>
          <w:lang w:val="pt-BR"/>
        </w:rPr>
        <w:t xml:space="preserve">. </w:t>
      </w:r>
      <w:r w:rsidR="004B015A" w:rsidRPr="00AF0009">
        <w:rPr>
          <w:lang w:val="pt-BR"/>
        </w:rPr>
        <w:t>Os primeiros relatos d</w:t>
      </w:r>
      <w:r w:rsidR="00DC534D" w:rsidRPr="00AF0009">
        <w:rPr>
          <w:lang w:val="pt-BR"/>
        </w:rPr>
        <w:t xml:space="preserve">e sua </w:t>
      </w:r>
      <w:r w:rsidR="004B015A" w:rsidRPr="00AF0009">
        <w:rPr>
          <w:lang w:val="pt-BR"/>
        </w:rPr>
        <w:t xml:space="preserve">utilização em gatos foram publicados em </w:t>
      </w:r>
      <w:r w:rsidR="004B015A" w:rsidRPr="00930AC9">
        <w:rPr>
          <w:lang w:val="pt-BR"/>
        </w:rPr>
        <w:t>resumos</w:t>
      </w:r>
      <w:r w:rsidR="004B015A" w:rsidRPr="00AF0009">
        <w:rPr>
          <w:lang w:val="pt-BR"/>
        </w:rPr>
        <w:t xml:space="preserve"> de 2004 e 2005 </w:t>
      </w:r>
      <w:r w:rsidR="00390A5B" w:rsidRPr="00AF0009">
        <w:fldChar w:fldCharType="begin"/>
      </w:r>
      <w:r w:rsidR="004B015A" w:rsidRPr="00AF0009">
        <w:rPr>
          <w:lang w:val="pt-BR"/>
        </w:rPr>
        <w:instrText xml:space="preserve"> ADDIN EN.CITE &lt;EndNote&gt;&lt;Cite&gt;&lt;Author&gt;Marshall&lt;/Author&gt;&lt;Year&gt;2004&lt;/Year&gt;&lt;IDText&gt;Insulin glargine and the treatment of feline diabetes mellitus.&lt;/IDText&gt;&lt;DisplayText&gt;(Marshall, 2004; Marshall, 2005)&lt;/DisplayText&gt;&lt;record&gt;&lt;titles&gt;&lt;title&gt;Insulin glargine and the treatment of feline diabetes mellitus.&lt;/title&gt;&lt;secondary-title&gt;22nd Amer College Veter Intern Med Forum&lt;/secondary-title&gt;&lt;/titles&gt;&lt;contributors&gt;&lt;authors&gt;&lt;author&gt;Marshall, R.D., Rand, J.S.&lt;/author&gt;&lt;/authors&gt;&lt;/contributors&gt;&lt;added-date format="utc"&gt;1304510590&lt;/added-date&gt;&lt;ref-type name="Conference Proceeding"&gt;10&lt;/ref-type&gt;&lt;dates&gt;&lt;year&gt;2004&lt;/year&gt;&lt;/dates&gt;&lt;rec-number&gt;345&lt;/rec-number&gt;&lt;last-updated-date format="utc"&gt;1304510659&lt;/last-updated-date&gt;&lt;/record&gt;&lt;/Cite&gt;&lt;Cite&gt;&lt;Author&gt;Marshall&lt;/Author&gt;&lt;Year&gt;2005&lt;/Year&gt;&lt;IDText&gt;Treatment with insulin glargine results in higher remission rates than lente or protamine zinc insulins in newly diagnosed diabetic cats (abstract)&lt;/IDText&gt;&lt;record&gt;&lt;titles&gt;&lt;title&gt;Treatment with insulin glargine results in higher remission rates than lente or protamine zinc insulins in newly diagnosed diabetic cats (abstract)&lt;/title&gt;&lt;/titles&gt;&lt;titles&gt;&lt;secondary-title&gt;&lt;style face="italic" font="default" size="100%"&gt;J Vet Internal Med&lt;/style&gt;&lt;/secondary-title&gt;&lt;/titles&gt;&lt;pages&gt;425&lt;/pages&gt;&lt;contributors&gt;&lt;authors&gt;&lt;author&gt;Marshall, R.D., Rand, J.S.&lt;/author&gt;&lt;/authors&gt;&lt;/contributors&gt;&lt;added-date format="utc"&gt;1304510727&lt;/added-date&gt;&lt;ref-type name="Journal Article"&gt;17&lt;/ref-type&gt;&lt;dates&gt;&lt;year&gt;2005&lt;/year&gt;&lt;/dates&gt;&lt;rec-number&gt;346&lt;/rec-number&gt;&lt;last-updated-date format="utc"&gt;1304510799&lt;/last-updated-date&gt;&lt;volume&gt;19&lt;/volume&gt;&lt;/record&gt;&lt;/Cite&gt;&lt;/EndNote&gt;</w:instrText>
      </w:r>
      <w:r w:rsidR="00390A5B" w:rsidRPr="00AF0009">
        <w:fldChar w:fldCharType="separate"/>
      </w:r>
      <w:r w:rsidR="004B015A" w:rsidRPr="00AF0009">
        <w:rPr>
          <w:noProof/>
          <w:lang w:val="pt-BR"/>
        </w:rPr>
        <w:t>(MARSHALL &amp; RAND, 2004</w:t>
      </w:r>
      <w:r w:rsidR="00930AC9">
        <w:rPr>
          <w:noProof/>
          <w:lang w:val="pt-BR"/>
        </w:rPr>
        <w:t>b</w:t>
      </w:r>
      <w:r w:rsidR="004B015A" w:rsidRPr="00AF0009">
        <w:rPr>
          <w:noProof/>
          <w:lang w:val="pt-BR"/>
        </w:rPr>
        <w:t xml:space="preserve">; </w:t>
      </w:r>
      <w:r w:rsidR="004B015A" w:rsidRPr="00930AC9">
        <w:rPr>
          <w:noProof/>
          <w:lang w:val="pt-BR"/>
        </w:rPr>
        <w:t>MARSHALL &amp; RAND, 2005)</w:t>
      </w:r>
      <w:r w:rsidR="00390A5B" w:rsidRPr="00AF0009">
        <w:fldChar w:fldCharType="end"/>
      </w:r>
      <w:r w:rsidR="004B015A" w:rsidRPr="00AF0009">
        <w:rPr>
          <w:lang w:val="pt-BR"/>
        </w:rPr>
        <w:t>. Após quarto anos a glargina se tornou amplamente utilizada em gatos d</w:t>
      </w:r>
      <w:r w:rsidRPr="00AF0009">
        <w:rPr>
          <w:lang w:val="pt-BR"/>
        </w:rPr>
        <w:t>ia</w:t>
      </w:r>
      <w:r w:rsidR="004B015A" w:rsidRPr="00AF0009">
        <w:rPr>
          <w:lang w:val="pt-BR"/>
        </w:rPr>
        <w:t xml:space="preserve">béticos, especialmente nos USA </w:t>
      </w:r>
      <w:r w:rsidR="00390A5B" w:rsidRPr="00AF0009">
        <w:rPr>
          <w:lang w:val="pt-BR"/>
        </w:rPr>
        <w:fldChar w:fldCharType="begin"/>
      </w:r>
      <w:r w:rsidR="004B015A" w:rsidRPr="00AF0009">
        <w:rPr>
          <w:lang w:val="pt-BR"/>
        </w:rPr>
        <w:instrText xml:space="preserve"> ADDIN EN.CITE &lt;EndNote&gt;&lt;Cite&gt;&lt;Author&gt;Aptekmann&lt;/Author&gt;&lt;Year&gt;2009&lt;/Year&gt;&lt;IDText&gt;Owner experience and satisfaction in treating a pet diagnosed with diabetes mellitus.&lt;/IDText&gt;&lt;DisplayText&gt;(Aptekmann, Coradini&lt;style face="italic"&gt; et al.&lt;/style&gt;, 2009)&lt;/DisplayText&gt;&lt;record&gt;&lt;titles&gt;&lt;title&gt;Owner experience and satisfaction in treating a pet diagnosed with diabetes mellitus.&lt;/title&gt;&lt;/titles&gt;&lt;contributors&gt;&lt;authors&gt;&lt;author&gt;Aptekmann, K.P.&lt;/author&gt;&lt;author&gt;Coradini, M.&lt;/author&gt;&lt;author&gt;Armstrong, P.J.&lt;/author&gt;&lt;author&gt;Rand, J.S.&lt;/author&gt;&lt;/authors&gt;&lt;/contributors&gt;&lt;added-date format="utc"&gt;1285094175&lt;/added-date&gt;&lt;pub-location&gt;Proceedings World Small Animal Veterinary Association&lt;/pub-location&gt;&lt;ref-type name="Generic"&gt;13&lt;/ref-type&gt;&lt;dates&gt;&lt;year&gt;2009&lt;/year&gt;&lt;/dates&gt;&lt;rec-number&gt;231&lt;/rec-number&gt;&lt;last-updated-date format="utc"&gt;1285094351&lt;/last-updated-date&gt;&lt;/record&gt;&lt;/Cite&gt;&lt;/EndNote&gt;</w:instrText>
      </w:r>
      <w:r w:rsidR="00390A5B" w:rsidRPr="00AF0009">
        <w:rPr>
          <w:lang w:val="pt-BR"/>
        </w:rPr>
        <w:fldChar w:fldCharType="separate"/>
      </w:r>
      <w:r w:rsidR="004B015A" w:rsidRPr="00AF0009">
        <w:rPr>
          <w:noProof/>
          <w:lang w:val="pt-BR"/>
        </w:rPr>
        <w:t>(APTEKMANN,</w:t>
      </w:r>
      <w:r w:rsidR="004B015A" w:rsidRPr="00AF0009">
        <w:rPr>
          <w:i/>
          <w:noProof/>
          <w:lang w:val="pt-BR"/>
        </w:rPr>
        <w:t xml:space="preserve"> </w:t>
      </w:r>
      <w:r w:rsidR="004B015A" w:rsidRPr="00AF0009">
        <w:rPr>
          <w:noProof/>
          <w:lang w:val="pt-BR"/>
        </w:rPr>
        <w:t>et al., 2009)</w:t>
      </w:r>
      <w:r w:rsidR="00390A5B" w:rsidRPr="00AF0009">
        <w:rPr>
          <w:lang w:val="pt-BR"/>
        </w:rPr>
        <w:fldChar w:fldCharType="end"/>
      </w:r>
      <w:r w:rsidR="004B015A" w:rsidRPr="00AF0009">
        <w:rPr>
          <w:lang w:val="pt-BR"/>
        </w:rPr>
        <w:t>. Este fato ocorreu</w:t>
      </w:r>
      <w:proofErr w:type="gramStart"/>
      <w:r w:rsidR="004B015A" w:rsidRPr="00AF0009">
        <w:rPr>
          <w:lang w:val="pt-BR"/>
        </w:rPr>
        <w:t xml:space="preserve"> pois</w:t>
      </w:r>
      <w:proofErr w:type="gramEnd"/>
      <w:r w:rsidR="004B015A" w:rsidRPr="00AF0009">
        <w:rPr>
          <w:lang w:val="pt-BR"/>
        </w:rPr>
        <w:t xml:space="preserve"> apesar de ser uma insulina lenta de uso humano, sua longa duração de ação está associada com maiores taxas de remissão do diabetes em gatos do que outros tipos de insulina utilizados </w:t>
      </w:r>
      <w:r w:rsidR="00390A5B" w:rsidRPr="00AF0009">
        <w:fldChar w:fldCharType="begin">
          <w:fldData xml:space="preserve">PEVuZE5vdGU+PENpdGU+PEF1dGhvcj5NYXJzaGFsbDwvQXV0aG9yPjxZZWFyPjIwMDk8L1llYXI+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</w:fldData>
        </w:fldChar>
      </w:r>
      <w:r w:rsidR="004B015A" w:rsidRPr="00AF0009">
        <w:rPr>
          <w:lang w:val="pt-BR"/>
        </w:rPr>
        <w:instrText xml:space="preserve"> ADDIN EN.CITE </w:instrText>
      </w:r>
      <w:r w:rsidR="00390A5B" w:rsidRPr="00AF0009">
        <w:fldChar w:fldCharType="begin">
          <w:fldData xml:space="preserve">PEVuZE5vdGU+PENpdGU+PEF1dGhvcj5NYXJzaGFsbDwvQXV0aG9yPjxZZWFyPjIwMDk8L1llYXI+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</w:fldData>
        </w:fldChar>
      </w:r>
      <w:r w:rsidR="004B015A" w:rsidRPr="00AF0009">
        <w:rPr>
          <w:lang w:val="pt-BR"/>
        </w:rPr>
        <w:instrText xml:space="preserve"> ADDIN EN.CITE.DATA </w:instrText>
      </w:r>
      <w:r w:rsidR="00390A5B" w:rsidRPr="00AF0009">
        <w:fldChar w:fldCharType="end"/>
      </w:r>
      <w:r w:rsidR="00390A5B" w:rsidRPr="00AF0009">
        <w:fldChar w:fldCharType="separate"/>
      </w:r>
      <w:r w:rsidR="004B015A" w:rsidRPr="00AF0009">
        <w:rPr>
          <w:noProof/>
          <w:lang w:val="pt-BR"/>
        </w:rPr>
        <w:t xml:space="preserve">(MARSHALL </w:t>
      </w:r>
      <w:r w:rsidR="004B015A" w:rsidRPr="00AF0009">
        <w:rPr>
          <w:i/>
          <w:noProof/>
          <w:lang w:val="pt-BR"/>
        </w:rPr>
        <w:t>et al.</w:t>
      </w:r>
      <w:r w:rsidR="004B015A" w:rsidRPr="00AF0009">
        <w:rPr>
          <w:noProof/>
          <w:lang w:val="pt-BR"/>
        </w:rPr>
        <w:t>, 2009; ROOMP &amp; RAND, 2009)</w:t>
      </w:r>
      <w:r w:rsidR="00390A5B" w:rsidRPr="00AF0009">
        <w:fldChar w:fldCharType="end"/>
      </w:r>
      <w:r w:rsidR="004B015A" w:rsidRPr="00AF0009">
        <w:rPr>
          <w:lang w:val="pt-BR"/>
        </w:rPr>
        <w:t>.</w:t>
      </w:r>
      <w:r w:rsidR="004B015A" w:rsidRPr="00AF0009">
        <w:rPr>
          <w:vertAlign w:val="superscript"/>
          <w:lang w:val="pt-BR"/>
        </w:rPr>
        <w:t xml:space="preserve"> </w:t>
      </w:r>
      <w:r w:rsidR="004B015A" w:rsidRPr="00AF0009">
        <w:rPr>
          <w:lang w:val="pt-BR"/>
        </w:rPr>
        <w:t xml:space="preserve"> </w:t>
      </w:r>
      <w:r w:rsidRPr="00AF0009">
        <w:rPr>
          <w:lang w:val="pt-BR"/>
        </w:rPr>
        <w:t xml:space="preserve">O tempo médio para a remissão após o início do tratamento, associado com manejo dietético, varia de </w:t>
      </w:r>
      <w:r w:rsidR="00DC534D" w:rsidRPr="00AF0009">
        <w:rPr>
          <w:lang w:val="pt-BR"/>
        </w:rPr>
        <w:t>um</w:t>
      </w:r>
      <w:r w:rsidRPr="00AF0009">
        <w:rPr>
          <w:lang w:val="pt-BR"/>
        </w:rPr>
        <w:t xml:space="preserve"> a </w:t>
      </w:r>
      <w:r w:rsidR="00DC534D" w:rsidRPr="00AF0009">
        <w:rPr>
          <w:lang w:val="pt-BR"/>
        </w:rPr>
        <w:t>quatro</w:t>
      </w:r>
      <w:r w:rsidRPr="00AF0009">
        <w:rPr>
          <w:lang w:val="pt-BR"/>
        </w:rPr>
        <w:t xml:space="preserve"> meses </w:t>
      </w:r>
      <w:r w:rsidR="00390A5B" w:rsidRPr="00AF0009">
        <w:rPr>
          <w:lang w:val="pt-BR"/>
        </w:rPr>
        <w:fldChar w:fldCharType="begin">
          <w:fldData xml:space="preserve">PEVuZE5vdGU+PENpdGU+PEF1dGhvcj5NYXJzaGFsbDwvQXV0aG9yPjxZZWFyPjIwMDk8L1llYXI+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</w:fldData>
        </w:fldChar>
      </w:r>
      <w:r w:rsidRPr="00AF0009">
        <w:rPr>
          <w:lang w:val="pt-BR"/>
        </w:rPr>
        <w:instrText xml:space="preserve"> ADDIN EN.CITE </w:instrText>
      </w:r>
      <w:r w:rsidR="00390A5B" w:rsidRPr="00AF0009">
        <w:rPr>
          <w:lang w:val="pt-BR"/>
        </w:rPr>
        <w:fldChar w:fldCharType="begin">
          <w:fldData xml:space="preserve">PEVuZE5vdGU+PENpdGU+PEF1dGhvcj5NYXJzaGFsbDwvQXV0aG9yPjxZZWFyPjIwMDk8L1llYXI+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</w:fldData>
        </w:fldChar>
      </w:r>
      <w:r w:rsidRPr="00AF0009">
        <w:rPr>
          <w:lang w:val="pt-BR"/>
        </w:rPr>
        <w:instrText xml:space="preserve"> ADDIN EN.CITE.DATA </w:instrText>
      </w:r>
      <w:r w:rsidR="00390A5B" w:rsidRPr="00AF0009">
        <w:rPr>
          <w:lang w:val="pt-BR"/>
        </w:rPr>
      </w:r>
      <w:r w:rsidR="00390A5B" w:rsidRPr="00AF0009">
        <w:rPr>
          <w:lang w:val="pt-BR"/>
        </w:rPr>
        <w:fldChar w:fldCharType="end"/>
      </w:r>
      <w:r w:rsidR="00390A5B" w:rsidRPr="00AF0009">
        <w:rPr>
          <w:lang w:val="pt-BR"/>
        </w:rPr>
      </w:r>
      <w:r w:rsidR="00390A5B" w:rsidRPr="00AF0009">
        <w:rPr>
          <w:lang w:val="pt-BR"/>
        </w:rPr>
        <w:fldChar w:fldCharType="separate"/>
      </w:r>
      <w:r w:rsidRPr="00AF0009">
        <w:rPr>
          <w:noProof/>
          <w:lang w:val="pt-BR"/>
        </w:rPr>
        <w:t>(MARSHALL &amp; RAND, 2004</w:t>
      </w:r>
      <w:r w:rsidR="00930AC9">
        <w:rPr>
          <w:noProof/>
          <w:lang w:val="pt-BR"/>
        </w:rPr>
        <w:t>a</w:t>
      </w:r>
      <w:r w:rsidRPr="00AF0009">
        <w:rPr>
          <w:noProof/>
          <w:lang w:val="pt-BR"/>
        </w:rPr>
        <w:t>, MARSHALL, et al., 2009)</w:t>
      </w:r>
      <w:r w:rsidR="00390A5B" w:rsidRPr="00AF0009">
        <w:rPr>
          <w:lang w:val="pt-BR"/>
        </w:rPr>
        <w:fldChar w:fldCharType="end"/>
      </w:r>
      <w:r w:rsidRPr="00AF0009">
        <w:rPr>
          <w:lang w:val="pt-BR"/>
        </w:rPr>
        <w:t xml:space="preserve">. </w:t>
      </w:r>
    </w:p>
    <w:p w:rsidR="00B22119" w:rsidRPr="00AF0009" w:rsidRDefault="001B5FBE" w:rsidP="00B22119">
      <w:pPr>
        <w:spacing w:after="120" w:line="480" w:lineRule="auto"/>
        <w:ind w:firstLine="567"/>
        <w:jc w:val="both"/>
        <w:rPr>
          <w:lang w:val="pt-BR"/>
        </w:rPr>
      </w:pPr>
      <w:r w:rsidRPr="00AF0009">
        <w:rPr>
          <w:lang w:val="pt-BR"/>
        </w:rPr>
        <w:t xml:space="preserve">Embora nenhuma diferença na eficácia entre a insulina lenta e a glargina tenha sido demonstrada por  </w:t>
      </w:r>
      <w:r w:rsidR="00390A5B" w:rsidRPr="00AF0009">
        <w:rPr>
          <w:lang w:val="pt-BR"/>
        </w:rPr>
        <w:fldChar w:fldCharType="begin">
          <w:fldData xml:space="preserve">PEVuZE5vdGU+PENpdGU+PEF1dGhvcj5XZWF2ZXI8L0F1dGhvcj48WWVhcj4yMDA2PC9ZZWFyPjxJ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</w:fldData>
        </w:fldChar>
      </w:r>
      <w:r w:rsidRPr="00AF0009">
        <w:rPr>
          <w:lang w:val="pt-BR"/>
        </w:rPr>
        <w:instrText xml:space="preserve"> ADDIN EN.CITE </w:instrText>
      </w:r>
      <w:r w:rsidR="00390A5B" w:rsidRPr="00AF0009">
        <w:rPr>
          <w:lang w:val="pt-BR"/>
        </w:rPr>
        <w:fldChar w:fldCharType="begin">
          <w:fldData xml:space="preserve">PEVuZE5vdGU+PENpdGU+PEF1dGhvcj5XZWF2ZXI8L0F1dGhvcj48WWVhcj4yMDA2PC9ZZWFyPjxJ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</w:fldData>
        </w:fldChar>
      </w:r>
      <w:r w:rsidRPr="00AF0009">
        <w:rPr>
          <w:lang w:val="pt-BR"/>
        </w:rPr>
        <w:instrText xml:space="preserve"> ADDIN EN.CITE.DATA </w:instrText>
      </w:r>
      <w:r w:rsidR="00390A5B" w:rsidRPr="00AF0009">
        <w:rPr>
          <w:lang w:val="pt-BR"/>
        </w:rPr>
      </w:r>
      <w:r w:rsidR="00390A5B" w:rsidRPr="00AF0009">
        <w:rPr>
          <w:lang w:val="pt-BR"/>
        </w:rPr>
        <w:fldChar w:fldCharType="end"/>
      </w:r>
      <w:r w:rsidR="00390A5B" w:rsidRPr="00AF0009">
        <w:rPr>
          <w:lang w:val="pt-BR"/>
        </w:rPr>
      </w:r>
      <w:r w:rsidR="00390A5B" w:rsidRPr="00AF0009">
        <w:rPr>
          <w:lang w:val="pt-BR"/>
        </w:rPr>
        <w:fldChar w:fldCharType="separate"/>
      </w:r>
      <w:r w:rsidRPr="00AF0009">
        <w:rPr>
          <w:noProof/>
          <w:lang w:val="pt-BR"/>
        </w:rPr>
        <w:t>Weaver et al.  (2006)</w:t>
      </w:r>
      <w:r w:rsidR="00390A5B" w:rsidRPr="00AF0009">
        <w:rPr>
          <w:lang w:val="pt-BR"/>
        </w:rPr>
        <w:fldChar w:fldCharType="end"/>
      </w:r>
      <w:r w:rsidRPr="00AF0009">
        <w:rPr>
          <w:lang w:val="pt-BR"/>
        </w:rPr>
        <w:t xml:space="preserve">, outro estudo demonstrou que a glargina foi muito mais eficaz em induzir a remissão em gatos diabéticos </w:t>
      </w:r>
      <w:r w:rsidR="00390A5B" w:rsidRPr="00AF0009">
        <w:rPr>
          <w:lang w:val="pt-BR"/>
        </w:rPr>
        <w:fldChar w:fldCharType="begin"/>
      </w:r>
      <w:r w:rsidRPr="00AF0009">
        <w:rPr>
          <w:lang w:val="pt-BR"/>
        </w:rPr>
        <w:instrText xml:space="preserve"> ADDIN EN.CITE &lt;EndNote&gt;&lt;Cite&gt;&lt;Author&gt;Marshall&lt;/Author&gt;&lt;Year&gt;2009&lt;/Year&gt;&lt;IDText&gt;Treatment of newly diagnosed diabetic cats with glargine insulin improves glycaemic control and results in higher probability of remission than protamine zinc and lente insulins&lt;/IDText&gt;&lt;DisplayText&gt;(Marshall, Rand&lt;style face="italic"&gt; et al.&lt;/style&gt;, 2009)&lt;/DisplayText&gt;&lt;record&gt;&lt;isbn&gt;1098-612X&lt;/isbn&gt;&lt;titles&gt;&lt;title&gt;Treatment of newly diagnosed diabetic cats with glargine insulin improves glycaemic control and results in higher probability of remission than protamine zinc and lente insulins&lt;/title&gt;&lt;/titles&gt;&lt;titles&gt;&lt;secondary-title&gt;Journal of Feline Medicine and Surgery&lt;/secondary-title&gt;&lt;/titles&gt;&lt;pages&gt;683-691&lt;/pages&gt;&lt;number&gt;8&lt;/number&gt;&lt;contributors&gt;&lt;authors&gt;&lt;author&gt;Marshall, R. D.&lt;/author&gt;&lt;author&gt;Rand, J. S.&lt;/author&gt;&lt;author&gt;Morton, J. M.&lt;/author&gt;&lt;/authors&gt;&lt;/contributors&gt;&lt;added-date format="utc"&gt;1256557829&lt;/added-date&gt;&lt;ref-type name="Journal Article"&gt;17&lt;/ref-type&gt;&lt;dates&gt;&lt;year&gt;2009&lt;/year&gt;&lt;/dates&gt;&lt;rec-number&gt;3&lt;/rec-number&gt;&lt;last-updated-date format="utc"&gt;1256557829&lt;/last-updated-date&gt;&lt;accession-num&gt;WOS:000268939300010&lt;/accession-num&gt;&lt;electronic-resource-num&gt;10.1016/j.jfms.2009.05.016&lt;/electronic-resource-num&gt;&lt;volume&gt;11&lt;/volume&gt;&lt;/record&gt;&lt;/Cite&gt;&lt;/EndNote&gt;</w:instrText>
      </w:r>
      <w:r w:rsidR="00390A5B" w:rsidRPr="00AF0009">
        <w:rPr>
          <w:lang w:val="pt-BR"/>
        </w:rPr>
        <w:fldChar w:fldCharType="separate"/>
      </w:r>
      <w:r w:rsidRPr="00AF0009">
        <w:rPr>
          <w:noProof/>
          <w:lang w:val="pt-BR"/>
        </w:rPr>
        <w:t>(MARSHALL, et al., 2009)</w:t>
      </w:r>
      <w:r w:rsidR="00390A5B" w:rsidRPr="00AF0009">
        <w:rPr>
          <w:lang w:val="pt-BR"/>
        </w:rPr>
        <w:fldChar w:fldCharType="end"/>
      </w:r>
      <w:r w:rsidRPr="00AF0009">
        <w:rPr>
          <w:lang w:val="pt-BR"/>
        </w:rPr>
        <w:t xml:space="preserve">. A glargina foi administrada uma vez ao dia no primeiro estudo </w:t>
      </w:r>
      <w:r w:rsidR="00390A5B" w:rsidRPr="00AF0009">
        <w:rPr>
          <w:lang w:val="pt-BR"/>
        </w:rPr>
        <w:fldChar w:fldCharType="begin">
          <w:fldData xml:space="preserve">PEVuZE5vdGU+PENpdGU+PEF1dGhvcj5XZWF2ZXI8L0F1dGhvcj48WWVhcj4yMDA2PC9ZZWFyPjxJ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</w:fldData>
        </w:fldChar>
      </w:r>
      <w:r w:rsidRPr="00AF0009">
        <w:rPr>
          <w:lang w:val="pt-BR"/>
        </w:rPr>
        <w:instrText xml:space="preserve"> ADDIN EN.CITE </w:instrText>
      </w:r>
      <w:r w:rsidR="00390A5B" w:rsidRPr="00AF0009">
        <w:rPr>
          <w:lang w:val="pt-BR"/>
        </w:rPr>
        <w:fldChar w:fldCharType="begin">
          <w:fldData xml:space="preserve">PEVuZE5vdGU+PENpdGU+PEF1dGhvcj5XZWF2ZXI8L0F1dGhvcj48WWVhcj4yMDA2PC9ZZWFyPjxJ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</w:fldData>
        </w:fldChar>
      </w:r>
      <w:r w:rsidRPr="00AF0009">
        <w:rPr>
          <w:lang w:val="pt-BR"/>
        </w:rPr>
        <w:instrText xml:space="preserve"> ADDIN EN.CITE.DATA </w:instrText>
      </w:r>
      <w:r w:rsidR="00390A5B" w:rsidRPr="00AF0009">
        <w:rPr>
          <w:lang w:val="pt-BR"/>
        </w:rPr>
      </w:r>
      <w:r w:rsidR="00390A5B" w:rsidRPr="00AF0009">
        <w:rPr>
          <w:lang w:val="pt-BR"/>
        </w:rPr>
        <w:fldChar w:fldCharType="end"/>
      </w:r>
      <w:r w:rsidR="00390A5B" w:rsidRPr="00AF0009">
        <w:rPr>
          <w:lang w:val="pt-BR"/>
        </w:rPr>
      </w:r>
      <w:r w:rsidR="00390A5B" w:rsidRPr="00AF0009">
        <w:rPr>
          <w:lang w:val="pt-BR"/>
        </w:rPr>
        <w:fldChar w:fldCharType="separate"/>
      </w:r>
      <w:r w:rsidRPr="00AF0009">
        <w:rPr>
          <w:noProof/>
          <w:lang w:val="pt-BR"/>
        </w:rPr>
        <w:t>(WEAVER, et al., 2006)</w:t>
      </w:r>
      <w:r w:rsidR="00390A5B" w:rsidRPr="00AF0009">
        <w:rPr>
          <w:lang w:val="pt-BR"/>
        </w:rPr>
        <w:fldChar w:fldCharType="end"/>
      </w:r>
      <w:r w:rsidRPr="00AF0009">
        <w:rPr>
          <w:lang w:val="pt-BR"/>
        </w:rPr>
        <w:t>, duas vezes ao dia</w:t>
      </w:r>
      <w:r w:rsidR="00D609C4">
        <w:rPr>
          <w:lang w:val="pt-BR"/>
        </w:rPr>
        <w:t xml:space="preserve"> no segundo estudo</w:t>
      </w:r>
      <w:r w:rsidRPr="00AF0009">
        <w:rPr>
          <w:lang w:val="pt-BR"/>
        </w:rPr>
        <w:t xml:space="preserve"> </w:t>
      </w:r>
      <w:r w:rsidR="00390A5B" w:rsidRPr="00AF0009">
        <w:rPr>
          <w:lang w:val="pt-BR"/>
        </w:rPr>
        <w:fldChar w:fldCharType="begin"/>
      </w:r>
      <w:r w:rsidRPr="00AF0009">
        <w:rPr>
          <w:lang w:val="pt-BR"/>
        </w:rPr>
        <w:instrText xml:space="preserve"> ADDIN EN.CITE &lt;EndNote&gt;&lt;Cite&gt;&lt;Author&gt;Marshall&lt;/Author&gt;&lt;Year&gt;2009&lt;/Year&gt;&lt;IDText&gt;Treatment of newly diagnosed diabetic cats with glargine insulin improves glycaemic control and results in higher probability of remission than protamine zinc and lente insulins&lt;/IDText&gt;&lt;DisplayText&gt;(Marshall, Rand&lt;style face="italic"&gt; et al.&lt;/style&gt;, 2009)&lt;/DisplayText&gt;&lt;record&gt;&lt;isbn&gt;1098-612X&lt;/isbn&gt;&lt;titles&gt;&lt;title&gt;Treatment of newly diagnosed diabetic cats with glargine insulin improves glycaemic control and results in higher probability of remission than protamine zinc and lente insulins&lt;/title&gt;&lt;/titles&gt;&lt;titles&gt;&lt;secondary-title&gt;Journal of Feline Medicine and Surgery&lt;/secondary-title&gt;&lt;/titles&gt;&lt;pages&gt;683-691&lt;/pages&gt;&lt;number&gt;8&lt;/number&gt;&lt;contributors&gt;&lt;authors&gt;&lt;author&gt;Marshall, R. D.&lt;/author&gt;&lt;author&gt;Rand, J. S.&lt;/author&gt;&lt;author&gt;Morton, J. M.&lt;/author&gt;&lt;/authors&gt;&lt;/contributors&gt;&lt;added-date format="utc"&gt;1256557829&lt;/added-date&gt;&lt;ref-type name="Journal Article"&gt;17&lt;/ref-type&gt;&lt;dates&gt;&lt;year&gt;2009&lt;/year&gt;&lt;/dates&gt;&lt;rec-number&gt;3&lt;/rec-number&gt;&lt;last-updated-date format="utc"&gt;1256557829&lt;/last-updated-date&gt;&lt;accession-num&gt;WOS:000268939300010&lt;/accession-num&gt;&lt;electronic-resource-num&gt;10.1016/j.jfms.2009.05.016&lt;/electronic-resource-num&gt;&lt;volume&gt;11&lt;/volume&gt;&lt;/record&gt;&lt;/Cite&gt;&lt;/EndNote&gt;</w:instrText>
      </w:r>
      <w:r w:rsidR="00390A5B" w:rsidRPr="00AF0009">
        <w:rPr>
          <w:lang w:val="pt-BR"/>
        </w:rPr>
        <w:fldChar w:fldCharType="separate"/>
      </w:r>
      <w:r w:rsidRPr="00AF0009">
        <w:rPr>
          <w:noProof/>
          <w:lang w:val="pt-BR"/>
        </w:rPr>
        <w:t>(MARSHALL, et al., 2009)</w:t>
      </w:r>
      <w:r w:rsidR="00390A5B" w:rsidRPr="00AF0009">
        <w:rPr>
          <w:lang w:val="pt-BR"/>
        </w:rPr>
        <w:fldChar w:fldCharType="end"/>
      </w:r>
      <w:r w:rsidRPr="00AF0009">
        <w:rPr>
          <w:lang w:val="pt-BR"/>
        </w:rPr>
        <w:t>. Portanto, a administração a cada 12 horas parece ser importante para aumentar a eficácia da insulina</w:t>
      </w:r>
      <w:r w:rsidR="00B22119">
        <w:rPr>
          <w:lang w:val="pt-BR"/>
        </w:rPr>
        <w:t xml:space="preserve"> e melhorar o controle </w:t>
      </w:r>
      <w:r w:rsidR="00B22119">
        <w:rPr>
          <w:lang w:val="pt-BR"/>
        </w:rPr>
        <w:lastRenderedPageBreak/>
        <w:t>glicêmico, assim como observado em outros estudos</w:t>
      </w:r>
      <w:r w:rsidR="00B22119" w:rsidRPr="00AF0009">
        <w:rPr>
          <w:lang w:val="pt-BR"/>
        </w:rPr>
        <w:t xml:space="preserve"> </w:t>
      </w:r>
      <w:r w:rsidR="00390A5B" w:rsidRPr="00AF0009">
        <w:rPr>
          <w:lang w:val="pt-BR"/>
        </w:rPr>
        <w:fldChar w:fldCharType="begin">
          <w:fldData xml:space="preserve">PEVuZE5vdGU+PENpdGU+PEF1dGhvcj5SYW5kPC9BdXRob3I+PFllYXI+MjAwNTwvWWVhcj48SURU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</w:fldData>
        </w:fldChar>
      </w:r>
      <w:r w:rsidR="00B22119" w:rsidRPr="00AF0009">
        <w:rPr>
          <w:lang w:val="pt-BR"/>
        </w:rPr>
        <w:instrText xml:space="preserve"> ADDIN EN.CITE </w:instrText>
      </w:r>
      <w:r w:rsidR="00390A5B" w:rsidRPr="00AF0009">
        <w:rPr>
          <w:lang w:val="pt-BR"/>
        </w:rPr>
        <w:fldChar w:fldCharType="begin">
          <w:fldData xml:space="preserve">PEVuZE5vdGU+PENpdGU+PEF1dGhvcj5SYW5kPC9BdXRob3I+PFllYXI+MjAwNTwvWWVhcj48SURU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</w:fldData>
        </w:fldChar>
      </w:r>
      <w:r w:rsidR="00B22119" w:rsidRPr="00AF0009">
        <w:rPr>
          <w:lang w:val="pt-BR"/>
        </w:rPr>
        <w:instrText xml:space="preserve"> ADDIN EN.CITE.DATA </w:instrText>
      </w:r>
      <w:r w:rsidR="00390A5B" w:rsidRPr="00AF0009">
        <w:rPr>
          <w:lang w:val="pt-BR"/>
        </w:rPr>
      </w:r>
      <w:r w:rsidR="00390A5B" w:rsidRPr="00AF0009">
        <w:rPr>
          <w:lang w:val="pt-BR"/>
        </w:rPr>
        <w:fldChar w:fldCharType="end"/>
      </w:r>
      <w:r w:rsidR="00390A5B" w:rsidRPr="00AF0009">
        <w:rPr>
          <w:lang w:val="pt-BR"/>
        </w:rPr>
      </w:r>
      <w:r w:rsidR="00390A5B" w:rsidRPr="00AF0009">
        <w:rPr>
          <w:lang w:val="pt-BR"/>
        </w:rPr>
        <w:fldChar w:fldCharType="separate"/>
      </w:r>
      <w:r w:rsidR="00B22119" w:rsidRPr="00AF0009">
        <w:rPr>
          <w:noProof/>
          <w:lang w:val="pt-BR"/>
        </w:rPr>
        <w:t>(RAND &amp; MARSHALL, 2005, MARSHALL</w:t>
      </w:r>
      <w:r w:rsidR="00B22119" w:rsidRPr="00F64610">
        <w:rPr>
          <w:noProof/>
          <w:lang w:val="pt-BR"/>
        </w:rPr>
        <w:t>,</w:t>
      </w:r>
      <w:r w:rsidR="00B22119" w:rsidRPr="00AF0009">
        <w:rPr>
          <w:noProof/>
          <w:lang w:val="pt-BR"/>
        </w:rPr>
        <w:t xml:space="preserve"> et a</w:t>
      </w:r>
      <w:r w:rsidR="00B22119">
        <w:rPr>
          <w:noProof/>
          <w:lang w:val="pt-BR"/>
        </w:rPr>
        <w:t>l., 2008</w:t>
      </w:r>
      <w:r w:rsidR="00B22119" w:rsidRPr="00AF0009">
        <w:rPr>
          <w:noProof/>
          <w:lang w:val="pt-BR"/>
        </w:rPr>
        <w:t>)</w:t>
      </w:r>
      <w:r w:rsidR="00390A5B" w:rsidRPr="00AF0009">
        <w:rPr>
          <w:lang w:val="pt-BR"/>
        </w:rPr>
        <w:fldChar w:fldCharType="end"/>
      </w:r>
      <w:r w:rsidR="00B22119" w:rsidRPr="00AF0009">
        <w:rPr>
          <w:lang w:val="pt-BR"/>
        </w:rPr>
        <w:t>.</w:t>
      </w:r>
    </w:p>
    <w:p w:rsidR="008D70A2" w:rsidRPr="00AF0009" w:rsidRDefault="00B22119" w:rsidP="00AF0009">
      <w:pPr>
        <w:spacing w:line="480" w:lineRule="auto"/>
        <w:ind w:firstLine="567"/>
        <w:jc w:val="both"/>
        <w:rPr>
          <w:lang w:val="pt-BR"/>
        </w:rPr>
      </w:pPr>
      <w:r>
        <w:rPr>
          <w:lang w:val="pt-BR"/>
        </w:rPr>
        <w:t>A</w:t>
      </w:r>
      <w:r w:rsidR="00674AD8" w:rsidRPr="00AF0009">
        <w:rPr>
          <w:lang w:val="pt-BR"/>
        </w:rPr>
        <w:t xml:space="preserve"> dose</w:t>
      </w:r>
      <w:r>
        <w:rPr>
          <w:lang w:val="pt-BR"/>
        </w:rPr>
        <w:t xml:space="preserve"> recomendada da glargina é</w:t>
      </w:r>
      <w:r w:rsidR="00674AD8" w:rsidRPr="00AF0009">
        <w:rPr>
          <w:lang w:val="pt-BR"/>
        </w:rPr>
        <w:t xml:space="preserve"> de </w:t>
      </w:r>
      <w:proofErr w:type="gramStart"/>
      <w:r w:rsidR="00674AD8" w:rsidRPr="00AF0009">
        <w:rPr>
          <w:lang w:val="pt-BR"/>
        </w:rPr>
        <w:t>1</w:t>
      </w:r>
      <w:proofErr w:type="gramEnd"/>
      <w:r w:rsidR="00674AD8" w:rsidRPr="00AF0009">
        <w:rPr>
          <w:lang w:val="pt-BR"/>
        </w:rPr>
        <w:t xml:space="preserve"> U por gato a cada 12 horas. </w:t>
      </w:r>
      <w:r w:rsidR="009473C4" w:rsidRPr="00AF0009">
        <w:rPr>
          <w:lang w:val="pt-BR"/>
        </w:rPr>
        <w:t xml:space="preserve">Se após o início da terapia </w:t>
      </w:r>
      <w:r w:rsidR="00FA4046" w:rsidRPr="00AF0009">
        <w:rPr>
          <w:lang w:val="pt-BR"/>
        </w:rPr>
        <w:t xml:space="preserve">houver melhora dos sinais clínicos e ausência de </w:t>
      </w:r>
      <w:proofErr w:type="spellStart"/>
      <w:r w:rsidR="00FA4046" w:rsidRPr="00AF0009">
        <w:rPr>
          <w:lang w:val="pt-BR"/>
        </w:rPr>
        <w:t>cetonúria</w:t>
      </w:r>
      <w:proofErr w:type="spellEnd"/>
      <w:r w:rsidR="00FA4046" w:rsidRPr="00AF0009">
        <w:rPr>
          <w:lang w:val="pt-BR"/>
        </w:rPr>
        <w:t xml:space="preserve">, </w:t>
      </w:r>
      <w:r w:rsidR="009473C4" w:rsidRPr="00AF0009">
        <w:rPr>
          <w:lang w:val="pt-BR"/>
        </w:rPr>
        <w:t xml:space="preserve">deve-se </w:t>
      </w:r>
      <w:r w:rsidR="00FA4046" w:rsidRPr="00AF0009">
        <w:rPr>
          <w:lang w:val="pt-BR"/>
        </w:rPr>
        <w:t xml:space="preserve">manter a dose inicial. Caso o valor da glicemia </w:t>
      </w:r>
      <w:r w:rsidR="009473C4" w:rsidRPr="00AF0009">
        <w:rPr>
          <w:lang w:val="pt-BR"/>
        </w:rPr>
        <w:t>seja</w:t>
      </w:r>
      <w:r w:rsidR="00FA4046" w:rsidRPr="00AF0009">
        <w:rPr>
          <w:lang w:val="pt-BR"/>
        </w:rPr>
        <w:t xml:space="preserve"> </w:t>
      </w:r>
      <w:r w:rsidR="00DC534D" w:rsidRPr="00AF0009">
        <w:rPr>
          <w:lang w:val="pt-BR"/>
        </w:rPr>
        <w:t>inferior a</w:t>
      </w:r>
      <w:r w:rsidR="00FA4046" w:rsidRPr="00AF0009">
        <w:rPr>
          <w:lang w:val="pt-BR"/>
        </w:rPr>
        <w:t xml:space="preserve"> 150 </w:t>
      </w:r>
      <w:proofErr w:type="spellStart"/>
      <w:proofErr w:type="gramStart"/>
      <w:r w:rsidR="00FA4046" w:rsidRPr="00AF0009">
        <w:rPr>
          <w:lang w:val="pt-BR"/>
        </w:rPr>
        <w:t>mg</w:t>
      </w:r>
      <w:proofErr w:type="spellEnd"/>
      <w:proofErr w:type="gramEnd"/>
      <w:r w:rsidR="00FA4046" w:rsidRPr="00AF0009">
        <w:rPr>
          <w:lang w:val="pt-BR"/>
        </w:rPr>
        <w:t xml:space="preserve">/dL, deve-se reduzir a dose para 0,5 U por gato a cada 12 ou 24 horas. </w:t>
      </w:r>
      <w:r>
        <w:rPr>
          <w:lang w:val="pt-BR"/>
        </w:rPr>
        <w:t>Para determinar se houve remissão do diabetes, p</w:t>
      </w:r>
      <w:r w:rsidR="00FA4046" w:rsidRPr="00AF0009">
        <w:rPr>
          <w:lang w:val="pt-BR"/>
        </w:rPr>
        <w:t xml:space="preserve">ode-se também suspender a administração de glargina e monitorar os sinais clínicos e </w:t>
      </w:r>
      <w:r w:rsidR="008D70A2" w:rsidRPr="00AF0009">
        <w:rPr>
          <w:lang w:val="pt-BR"/>
        </w:rPr>
        <w:t xml:space="preserve">a </w:t>
      </w:r>
      <w:r w:rsidR="00FA4046" w:rsidRPr="00AF0009">
        <w:rPr>
          <w:lang w:val="pt-BR"/>
        </w:rPr>
        <w:t xml:space="preserve">presença ou não de </w:t>
      </w:r>
      <w:proofErr w:type="spellStart"/>
      <w:r w:rsidR="00FA4046" w:rsidRPr="00AF0009">
        <w:rPr>
          <w:lang w:val="pt-BR"/>
        </w:rPr>
        <w:t>glicosúria</w:t>
      </w:r>
      <w:proofErr w:type="spellEnd"/>
      <w:r w:rsidR="00FA4046" w:rsidRPr="00AF0009">
        <w:rPr>
          <w:lang w:val="pt-BR"/>
        </w:rPr>
        <w:t xml:space="preserve">. </w:t>
      </w:r>
      <w:r w:rsidR="008D70A2" w:rsidRPr="00AF0009">
        <w:rPr>
          <w:lang w:val="pt-BR"/>
        </w:rPr>
        <w:t xml:space="preserve">Caso os sinais clínicos persistam ou piorem após o início da terapia, deve-se aumentar a dose para </w:t>
      </w:r>
      <w:proofErr w:type="gramStart"/>
      <w:r w:rsidR="008D70A2" w:rsidRPr="00AF0009">
        <w:rPr>
          <w:lang w:val="pt-BR"/>
        </w:rPr>
        <w:t>2</w:t>
      </w:r>
      <w:proofErr w:type="gramEnd"/>
      <w:r w:rsidR="008D70A2" w:rsidRPr="00AF0009">
        <w:rPr>
          <w:lang w:val="pt-BR"/>
        </w:rPr>
        <w:t xml:space="preserve"> U por gato a cada 12 horas</w:t>
      </w:r>
      <w:r>
        <w:rPr>
          <w:lang w:val="pt-BR"/>
        </w:rPr>
        <w:t xml:space="preserve"> </w:t>
      </w:r>
      <w:r w:rsidRPr="00AF0009">
        <w:rPr>
          <w:lang w:val="pt-BR"/>
        </w:rPr>
        <w:t>(</w:t>
      </w:r>
      <w:r w:rsidRPr="00AF0009">
        <w:rPr>
          <w:noProof/>
          <w:lang w:val="pt-BR"/>
        </w:rPr>
        <w:t xml:space="preserve">RUCINSKY </w:t>
      </w:r>
      <w:r w:rsidRPr="00AF0009">
        <w:rPr>
          <w:i/>
          <w:noProof/>
          <w:lang w:val="pt-BR"/>
        </w:rPr>
        <w:t>et al.</w:t>
      </w:r>
      <w:r w:rsidRPr="00AF0009">
        <w:rPr>
          <w:noProof/>
          <w:lang w:val="pt-BR"/>
        </w:rPr>
        <w:t>, 2010)</w:t>
      </w:r>
      <w:r w:rsidR="008D70A2" w:rsidRPr="00AF0009">
        <w:rPr>
          <w:lang w:val="pt-BR"/>
        </w:rPr>
        <w:t xml:space="preserve">. </w:t>
      </w:r>
    </w:p>
    <w:p w:rsidR="00674AD8" w:rsidRPr="00AF0009" w:rsidRDefault="00FA4046" w:rsidP="00AF0009">
      <w:pPr>
        <w:spacing w:after="120" w:line="480" w:lineRule="auto"/>
        <w:ind w:firstLine="567"/>
        <w:jc w:val="both"/>
        <w:rPr>
          <w:lang w:val="pt-BR"/>
        </w:rPr>
      </w:pPr>
      <w:r w:rsidRPr="00AF0009">
        <w:rPr>
          <w:lang w:val="pt-BR"/>
        </w:rPr>
        <w:t>Avaliações subseqüentes para o ajuste da dose devem ser realizadas com base nos sinais clínicos</w:t>
      </w:r>
      <w:r w:rsidR="00A948D7" w:rsidRPr="00AF0009">
        <w:rPr>
          <w:lang w:val="pt-BR"/>
        </w:rPr>
        <w:t>, presença</w:t>
      </w:r>
      <w:r w:rsidR="008D70A2" w:rsidRPr="00AF0009">
        <w:rPr>
          <w:lang w:val="pt-BR"/>
        </w:rPr>
        <w:t xml:space="preserve"> ou não</w:t>
      </w:r>
      <w:r w:rsidR="00A948D7" w:rsidRPr="00AF0009">
        <w:rPr>
          <w:lang w:val="pt-BR"/>
        </w:rPr>
        <w:t xml:space="preserve"> de </w:t>
      </w:r>
      <w:proofErr w:type="spellStart"/>
      <w:r w:rsidR="00A948D7" w:rsidRPr="00AF0009">
        <w:rPr>
          <w:lang w:val="pt-BR"/>
        </w:rPr>
        <w:t>glicosúria</w:t>
      </w:r>
      <w:proofErr w:type="spellEnd"/>
      <w:r w:rsidR="00A948D7" w:rsidRPr="00AF0009">
        <w:rPr>
          <w:lang w:val="pt-BR"/>
        </w:rPr>
        <w:t xml:space="preserve"> e/ou </w:t>
      </w:r>
      <w:proofErr w:type="spellStart"/>
      <w:r w:rsidR="00A948D7" w:rsidRPr="00AF0009">
        <w:rPr>
          <w:lang w:val="pt-BR"/>
        </w:rPr>
        <w:t>cetonúria</w:t>
      </w:r>
      <w:proofErr w:type="spellEnd"/>
      <w:r w:rsidR="00A948D7" w:rsidRPr="00AF0009">
        <w:rPr>
          <w:lang w:val="pt-BR"/>
        </w:rPr>
        <w:t xml:space="preserve">, </w:t>
      </w:r>
      <w:r w:rsidRPr="00AF0009">
        <w:rPr>
          <w:lang w:val="pt-BR"/>
        </w:rPr>
        <w:t>valores glicêmicos determinados 6 a 8 horas após a administração da glargina</w:t>
      </w:r>
      <w:r w:rsidR="00A948D7" w:rsidRPr="00AF0009">
        <w:rPr>
          <w:lang w:val="pt-BR"/>
        </w:rPr>
        <w:t xml:space="preserve"> e concentrações </w:t>
      </w:r>
      <w:r w:rsidR="008D70A2" w:rsidRPr="00AF0009">
        <w:rPr>
          <w:lang w:val="pt-BR"/>
        </w:rPr>
        <w:t xml:space="preserve">séricas </w:t>
      </w:r>
      <w:r w:rsidR="00A948D7" w:rsidRPr="00AF0009">
        <w:rPr>
          <w:lang w:val="pt-BR"/>
        </w:rPr>
        <w:t xml:space="preserve">de </w:t>
      </w:r>
      <w:proofErr w:type="spellStart"/>
      <w:r w:rsidR="00A948D7" w:rsidRPr="00AF0009">
        <w:rPr>
          <w:lang w:val="pt-BR"/>
        </w:rPr>
        <w:t>frutosamina</w:t>
      </w:r>
      <w:proofErr w:type="spellEnd"/>
      <w:r w:rsidR="008D70A2" w:rsidRPr="00AF0009">
        <w:rPr>
          <w:lang w:val="pt-BR"/>
        </w:rPr>
        <w:t xml:space="preserve"> (</w:t>
      </w:r>
      <w:r w:rsidR="008D70A2" w:rsidRPr="00AF0009">
        <w:rPr>
          <w:noProof/>
          <w:lang w:val="pt-BR"/>
        </w:rPr>
        <w:t xml:space="preserve">RUCINSKY </w:t>
      </w:r>
      <w:r w:rsidR="008D70A2" w:rsidRPr="00AF0009">
        <w:rPr>
          <w:i/>
          <w:noProof/>
          <w:lang w:val="pt-BR"/>
        </w:rPr>
        <w:t>et al.</w:t>
      </w:r>
      <w:r w:rsidR="008D70A2" w:rsidRPr="00AF0009">
        <w:rPr>
          <w:noProof/>
          <w:lang w:val="pt-BR"/>
        </w:rPr>
        <w:t>, 2010)</w:t>
      </w:r>
      <w:r w:rsidR="00A948D7" w:rsidRPr="00AF0009">
        <w:rPr>
          <w:lang w:val="pt-BR"/>
        </w:rPr>
        <w:t xml:space="preserve">. </w:t>
      </w:r>
    </w:p>
    <w:p w:rsidR="00A75A63" w:rsidRPr="00AF0009" w:rsidRDefault="00A75A63" w:rsidP="00AF0009">
      <w:pPr>
        <w:autoSpaceDE w:val="0"/>
        <w:autoSpaceDN w:val="0"/>
        <w:adjustRightInd w:val="0"/>
        <w:spacing w:after="120" w:line="480" w:lineRule="auto"/>
        <w:ind w:firstLine="567"/>
        <w:jc w:val="both"/>
        <w:rPr>
          <w:lang w:val="pt-BR"/>
        </w:rPr>
      </w:pPr>
      <w:r w:rsidRPr="00AF0009">
        <w:rPr>
          <w:lang w:val="pt-BR"/>
        </w:rPr>
        <w:t xml:space="preserve">Apesar dos relatos da utilização da glargina sejam apenas dos últimos </w:t>
      </w:r>
      <w:r w:rsidR="00B400B4">
        <w:rPr>
          <w:lang w:val="pt-BR"/>
        </w:rPr>
        <w:t>sete</w:t>
      </w:r>
      <w:r w:rsidRPr="00AF0009">
        <w:rPr>
          <w:lang w:val="pt-BR"/>
        </w:rPr>
        <w:t xml:space="preserve"> anos, nota-se que a sua eficácia e a facilidade de aquisição no mercado brasileiro </w:t>
      </w:r>
      <w:r w:rsidR="00B400B4" w:rsidRPr="00AF0009">
        <w:rPr>
          <w:lang w:val="pt-BR"/>
        </w:rPr>
        <w:t>torna</w:t>
      </w:r>
      <w:r w:rsidR="00B400B4">
        <w:rPr>
          <w:lang w:val="pt-BR"/>
        </w:rPr>
        <w:t>m</w:t>
      </w:r>
      <w:r w:rsidRPr="00AF0009">
        <w:rPr>
          <w:lang w:val="pt-BR"/>
        </w:rPr>
        <w:t xml:space="preserve"> este tipo de insulina o tratamento de escolha e</w:t>
      </w:r>
      <w:r w:rsidR="00B400B4">
        <w:rPr>
          <w:lang w:val="pt-BR"/>
        </w:rPr>
        <w:t>m</w:t>
      </w:r>
      <w:r w:rsidRPr="00AF0009">
        <w:rPr>
          <w:lang w:val="pt-BR"/>
        </w:rPr>
        <w:t xml:space="preserve"> gatos diabéticos. </w:t>
      </w:r>
    </w:p>
    <w:p w:rsidR="002A077F" w:rsidRPr="00AF0009" w:rsidRDefault="002A077F" w:rsidP="00AF0009">
      <w:pPr>
        <w:spacing w:line="480" w:lineRule="auto"/>
        <w:ind w:firstLine="567"/>
        <w:jc w:val="both"/>
        <w:rPr>
          <w:lang w:val="pt-BR"/>
        </w:rPr>
      </w:pPr>
      <w:r w:rsidRPr="00AF0009">
        <w:rPr>
          <w:b/>
          <w:lang w:val="pt-BR"/>
        </w:rPr>
        <w:t xml:space="preserve">Tratamento dietético. </w:t>
      </w:r>
      <w:r w:rsidRPr="00AF0009">
        <w:rPr>
          <w:lang w:val="pt-BR"/>
        </w:rPr>
        <w:t>Os gatos são carnívoros e a proteína é considerada a principal fonte energética</w:t>
      </w:r>
      <w:r w:rsidR="00E13339" w:rsidRPr="00AF0009">
        <w:rPr>
          <w:lang w:val="pt-BR"/>
        </w:rPr>
        <w:t xml:space="preserve"> para a espécie</w:t>
      </w:r>
      <w:r w:rsidRPr="00AF0009">
        <w:rPr>
          <w:lang w:val="pt-BR"/>
        </w:rPr>
        <w:t>. Portanto, eles apresentam maior quantidade de enzimas para obte</w:t>
      </w:r>
      <w:r w:rsidR="00E13339" w:rsidRPr="00AF0009">
        <w:rPr>
          <w:lang w:val="pt-BR"/>
        </w:rPr>
        <w:t>r</w:t>
      </w:r>
      <w:r w:rsidRPr="00AF0009">
        <w:rPr>
          <w:lang w:val="pt-BR"/>
        </w:rPr>
        <w:t xml:space="preserve"> energia a partir de fontes protéicas</w:t>
      </w:r>
      <w:r w:rsidR="00E13339" w:rsidRPr="00AF0009">
        <w:rPr>
          <w:lang w:val="pt-BR"/>
        </w:rPr>
        <w:t xml:space="preserve"> e menor quantidade para a</w:t>
      </w:r>
      <w:r w:rsidRPr="00AF0009">
        <w:rPr>
          <w:lang w:val="pt-BR"/>
        </w:rPr>
        <w:t xml:space="preserve"> conversão de glicose, o que torna insuficiente a metabolização hepática de carboidratos para obtenção de energia </w:t>
      </w:r>
      <w:r w:rsidR="00390A5B" w:rsidRPr="00AF0009">
        <w:rPr>
          <w:lang w:val="pt-BR"/>
        </w:rPr>
        <w:fldChar w:fldCharType="begin"/>
      </w:r>
      <w:r w:rsidRPr="00AF0009">
        <w:rPr>
          <w:lang w:val="pt-BR"/>
        </w:rPr>
        <w:instrText xml:space="preserve"> ADDIN EN.CITE &lt;EndNote&gt;&lt;Cite&gt;&lt;Author&gt;Kirk&lt;/Author&gt;&lt;Year&gt;2000&lt;/Year&gt;&lt;IDText&gt;Gatos normales&lt;/IDText&gt;&lt;DisplayText&gt;(Kirk, 2000)&lt;/DisplayText&gt;&lt;record&gt;&lt;titles&gt;&lt;title&gt;Gatos normales&lt;/title&gt;&lt;/titles&gt;&lt;titles&gt;&lt;secondary-title&gt;Nutrición Clínica en Pequeños Animales (Small Animal Clinical Nutrition).&lt;/secondary-title&gt;&lt;/titles&gt;&lt;contributors&gt;&lt;authors&gt;&lt;author&gt;Kirk, C.A.et al.&lt;/author&gt;&lt;/authors&gt;&lt;/contributors&gt;&lt;section&gt;347-413&lt;/section&gt;&lt;edition&gt;4&lt;/edition&gt;&lt;added-date format="utc"&gt;1285161293&lt;/added-date&gt;&lt;pub-location&gt;Bogotá&lt;/pub-location&gt;&lt;ref-type name="Book"&gt;6&lt;/ref-type&gt;&lt;dates&gt;&lt;year&gt;2000&lt;/year&gt;&lt;/dates&gt;&lt;rec-number&gt;239&lt;/rec-number&gt;&lt;last-updated-date format="utc"&gt;1285161389&lt;/last-updated-date&gt;&lt;contributors&gt;&lt;secondary-authors&gt;&lt;author&gt;Hand, M.S et al.&lt;/author&gt;&lt;/secondary-authors&gt;&lt;/contributors&gt;&lt;/record&gt;&lt;/Cite&gt;&lt;/EndNote&gt;</w:instrText>
      </w:r>
      <w:r w:rsidR="00390A5B" w:rsidRPr="00AF0009">
        <w:rPr>
          <w:lang w:val="pt-BR"/>
        </w:rPr>
        <w:fldChar w:fldCharType="separate"/>
      </w:r>
      <w:r w:rsidRPr="00AF0009">
        <w:rPr>
          <w:noProof/>
          <w:lang w:val="pt-BR"/>
        </w:rPr>
        <w:t>(KIRK, 2000)</w:t>
      </w:r>
      <w:r w:rsidR="00390A5B" w:rsidRPr="00AF0009">
        <w:rPr>
          <w:lang w:val="pt-BR"/>
        </w:rPr>
        <w:fldChar w:fldCharType="end"/>
      </w:r>
      <w:r w:rsidRPr="00AF0009">
        <w:rPr>
          <w:lang w:val="pt-BR"/>
        </w:rPr>
        <w:t>.</w:t>
      </w:r>
    </w:p>
    <w:p w:rsidR="002A077F" w:rsidRPr="00AF0009" w:rsidRDefault="002A077F" w:rsidP="00AF0009">
      <w:pPr>
        <w:autoSpaceDE w:val="0"/>
        <w:autoSpaceDN w:val="0"/>
        <w:adjustRightInd w:val="0"/>
        <w:spacing w:after="120" w:line="480" w:lineRule="auto"/>
        <w:ind w:firstLine="567"/>
        <w:jc w:val="both"/>
        <w:rPr>
          <w:lang w:val="pt-BR"/>
        </w:rPr>
      </w:pPr>
      <w:r w:rsidRPr="00AF0009">
        <w:rPr>
          <w:lang w:val="pt-BR"/>
        </w:rPr>
        <w:t xml:space="preserve">Os gatos diabéticos </w:t>
      </w:r>
      <w:r w:rsidR="00B400B4">
        <w:rPr>
          <w:lang w:val="pt-BR"/>
        </w:rPr>
        <w:t>devem</w:t>
      </w:r>
      <w:r w:rsidRPr="00AF0009">
        <w:rPr>
          <w:lang w:val="pt-BR"/>
        </w:rPr>
        <w:t xml:space="preserve"> ser alimentados </w:t>
      </w:r>
      <w:r w:rsidRPr="00AF0009">
        <w:rPr>
          <w:i/>
          <w:iCs/>
          <w:lang w:val="pt-BR"/>
        </w:rPr>
        <w:t xml:space="preserve">ad </w:t>
      </w:r>
      <w:proofErr w:type="spellStart"/>
      <w:r w:rsidRPr="00AF0009">
        <w:rPr>
          <w:i/>
          <w:iCs/>
          <w:lang w:val="pt-BR"/>
        </w:rPr>
        <w:t>libitum</w:t>
      </w:r>
      <w:proofErr w:type="spellEnd"/>
      <w:r w:rsidRPr="00AF0009">
        <w:rPr>
          <w:lang w:val="pt-BR"/>
        </w:rPr>
        <w:t xml:space="preserve"> ou com múltiplas refeições pequenas durante o dia</w:t>
      </w:r>
      <w:r w:rsidR="00E13339" w:rsidRPr="00AF0009">
        <w:rPr>
          <w:lang w:val="pt-BR"/>
        </w:rPr>
        <w:t xml:space="preserve"> em função </w:t>
      </w:r>
      <w:proofErr w:type="gramStart"/>
      <w:r w:rsidR="00E13339" w:rsidRPr="00AF0009">
        <w:rPr>
          <w:lang w:val="pt-BR"/>
        </w:rPr>
        <w:t>do hábito alimentar</w:t>
      </w:r>
      <w:proofErr w:type="gramEnd"/>
      <w:r w:rsidR="00E13339" w:rsidRPr="00AF0009">
        <w:rPr>
          <w:lang w:val="pt-BR"/>
        </w:rPr>
        <w:t xml:space="preserve"> da espécie </w:t>
      </w:r>
      <w:r w:rsidRPr="00AF0009">
        <w:rPr>
          <w:lang w:val="pt-BR"/>
        </w:rPr>
        <w:t xml:space="preserve">e </w:t>
      </w:r>
      <w:r w:rsidR="003327C3" w:rsidRPr="00AF0009">
        <w:rPr>
          <w:lang w:val="pt-BR"/>
        </w:rPr>
        <w:t>redução</w:t>
      </w:r>
      <w:r w:rsidRPr="00AF0009">
        <w:rPr>
          <w:lang w:val="pt-BR"/>
        </w:rPr>
        <w:t xml:space="preserve"> </w:t>
      </w:r>
      <w:r w:rsidR="00E13339" w:rsidRPr="00AF0009">
        <w:rPr>
          <w:lang w:val="pt-BR"/>
        </w:rPr>
        <w:t>d</w:t>
      </w:r>
      <w:r w:rsidRPr="00AF0009">
        <w:rPr>
          <w:lang w:val="pt-BR"/>
        </w:rPr>
        <w:t xml:space="preserve">a hiperglicemia pós-prandial </w:t>
      </w:r>
      <w:r w:rsidR="00390A5B" w:rsidRPr="00AF0009">
        <w:rPr>
          <w:lang w:val="pt-BR"/>
        </w:rPr>
        <w:fldChar w:fldCharType="begin"/>
      </w:r>
      <w:r w:rsidRPr="00AF0009">
        <w:rPr>
          <w:lang w:val="pt-BR"/>
        </w:rPr>
        <w:instrText xml:space="preserve"> ADDIN EN.CITE &lt;EndNote&gt;&lt;Cite&gt;&lt;Author&gt;Kirk&lt;/Author&gt;&lt;Year&gt;2000&lt;/Year&gt;&lt;IDText&gt;Gatos normales&lt;/IDText&gt;&lt;DisplayText&gt;(Martin G.J., 1997; Kirk, 2000)&lt;/DisplayText&gt;&lt;record&gt;&lt;titles&gt;&lt;title&gt;Gatos normales&lt;/title&gt;&lt;/titles&gt;&lt;titles&gt;&lt;secondary-title&gt;Nutrición Clínica en Pequeños Animales (Small Animal Clinical Nutrition).&lt;/secondary-title&gt;&lt;/titles&gt;&lt;contributors&gt;&lt;authors&gt;&lt;author&gt;Kirk, C.A.et al.&lt;/author&gt;&lt;/authors&gt;&lt;/contributors&gt;&lt;section&gt;347-413&lt;/section&gt;&lt;edition&gt;4&lt;/edition&gt;&lt;added-date format="utc"&gt;1285161293&lt;/added-date&gt;&lt;pub-location&gt;Bogotá&lt;/pub-location&gt;&lt;ref-type name="Book"&gt;6&lt;/ref-type&gt;&lt;dates&gt;&lt;year&gt;2000&lt;/year&gt;&lt;/dates&gt;&lt;rec-number&gt;239&lt;/rec-number&gt;&lt;last-updated-date format="utc"&gt;1285161389&lt;/last-updated-date&gt;&lt;contributors&gt;&lt;secondary-authors&gt;&lt;author&gt;Hand, M.S et al.&lt;/author&gt;&lt;/secondary-authors&gt;&lt;/contributors&gt;&lt;/record&gt;&lt;/Cite&gt;&lt;Cite&gt;&lt;Author&gt;Martin G.J.&lt;/Author&gt;&lt;Year&gt;1997&lt;/Year&gt;&lt;IDText&gt;Lack of correlation between feeding and blood glucose in diabetic cats (Abstract).&lt;/IDText&gt;&lt;DisplayText&gt;(Martin G.J., 1997)&lt;/DisplayText&gt;&lt;record&gt;&lt;titles&gt;&lt;title&gt;Lack of correlation between feeding and blood glucose in diabetic cats (Abstract).&lt;/title&gt;&lt;/titles&gt;&lt;contributors&gt;&lt;authors&gt;&lt;author&gt;Martin G.J., Rand, J.S.&lt;/author&gt;&lt;/authors&gt;&lt;/contributors&gt;&lt;added-date format="utc"&gt;1285097246&lt;/added-date&gt;&lt;ref-type name="Generic"&gt;13&lt;/ref-type&gt;&lt;dates&gt;&lt;year&gt;1997&lt;/year&gt;&lt;/dates&gt;&lt;rec-number&gt;235&lt;/rec-number&gt;&lt;publisher&gt;&lt;style font="default" size="100%"&gt;15&lt;/style&gt;&lt;style face="superscript" font="default" size="100%"&gt;th&lt;/style&gt;&lt;style font="default" size="100%"&gt; &lt;/style&gt;&lt;style face="italic" font="default" size="100%"&gt;&amp;lt;i style=&amp;quot;&amp;quot;&amp;gt;Annual Forum of the American College of &lt;/style&gt;&lt;style font="default" size="100%"&gt;Veterinary Internal Medicine&lt;/style&gt;&lt;/publisher&gt;&lt;last-updated-date format="utc"&gt;1285157417&lt;/last-updated-date&gt;&lt;/record&gt;&lt;/Cite&gt;&lt;/EndNote&gt;</w:instrText>
      </w:r>
      <w:r w:rsidR="00390A5B" w:rsidRPr="00AF0009">
        <w:rPr>
          <w:lang w:val="pt-BR"/>
        </w:rPr>
        <w:fldChar w:fldCharType="separate"/>
      </w:r>
      <w:r w:rsidRPr="00AF0009">
        <w:rPr>
          <w:noProof/>
          <w:lang w:val="pt-BR"/>
        </w:rPr>
        <w:t>(MARTIN &amp; RAND, 1997, KIRK, 2000)</w:t>
      </w:r>
      <w:r w:rsidR="00390A5B" w:rsidRPr="00AF0009">
        <w:rPr>
          <w:lang w:val="pt-BR"/>
        </w:rPr>
        <w:fldChar w:fldCharType="end"/>
      </w:r>
      <w:r w:rsidRPr="00AF0009">
        <w:rPr>
          <w:lang w:val="pt-BR"/>
        </w:rPr>
        <w:t xml:space="preserve">. </w:t>
      </w:r>
    </w:p>
    <w:p w:rsidR="00ED0FC9" w:rsidRPr="00AF0009" w:rsidRDefault="00E13339" w:rsidP="00AF0009">
      <w:pPr>
        <w:autoSpaceDE w:val="0"/>
        <w:autoSpaceDN w:val="0"/>
        <w:adjustRightInd w:val="0"/>
        <w:spacing w:after="120" w:line="480" w:lineRule="auto"/>
        <w:ind w:firstLine="567"/>
        <w:jc w:val="both"/>
        <w:rPr>
          <w:lang w:val="pt-BR"/>
        </w:rPr>
      </w:pPr>
      <w:r w:rsidRPr="00AF0009">
        <w:rPr>
          <w:lang w:val="pt-BR"/>
        </w:rPr>
        <w:lastRenderedPageBreak/>
        <w:t>A obesidade</w:t>
      </w:r>
      <w:r w:rsidR="002A077F" w:rsidRPr="00AF0009">
        <w:rPr>
          <w:lang w:val="pt-BR"/>
        </w:rPr>
        <w:t xml:space="preserve"> é considerad</w:t>
      </w:r>
      <w:r w:rsidRPr="00AF0009">
        <w:rPr>
          <w:lang w:val="pt-BR"/>
        </w:rPr>
        <w:t>a</w:t>
      </w:r>
      <w:r w:rsidR="002A077F" w:rsidRPr="00AF0009">
        <w:rPr>
          <w:lang w:val="pt-BR"/>
        </w:rPr>
        <w:t xml:space="preserve"> um fator de risco para o desenvolvimento de diabetes tipo </w:t>
      </w:r>
      <w:proofErr w:type="gramStart"/>
      <w:r w:rsidR="002A077F" w:rsidRPr="00AF0009">
        <w:rPr>
          <w:lang w:val="pt-BR"/>
        </w:rPr>
        <w:t>2</w:t>
      </w:r>
      <w:proofErr w:type="gramEnd"/>
      <w:r w:rsidR="002A077F" w:rsidRPr="00AF0009">
        <w:rPr>
          <w:lang w:val="pt-BR"/>
        </w:rPr>
        <w:t xml:space="preserve"> em gatos </w:t>
      </w:r>
      <w:r w:rsidR="00390A5B" w:rsidRPr="00AF0009">
        <w:rPr>
          <w:lang w:val="pt-BR"/>
        </w:rPr>
        <w:fldChar w:fldCharType="begin">
          <w:fldData xml:space="preserve">PEVuZE5vdGU+PENpdGU+PEF1dGhvcj5NY0Nhbm48L0F1dGhvcj48WWVhcj4yMDA3PC9ZZWFyPjxJ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</w:fldData>
        </w:fldChar>
      </w:r>
      <w:r w:rsidR="002A077F" w:rsidRPr="00AF0009">
        <w:rPr>
          <w:lang w:val="pt-BR"/>
        </w:rPr>
        <w:instrText xml:space="preserve"> ADDIN EN.CITE </w:instrText>
      </w:r>
      <w:r w:rsidR="00390A5B" w:rsidRPr="00AF0009">
        <w:rPr>
          <w:lang w:val="pt-BR"/>
        </w:rPr>
        <w:fldChar w:fldCharType="begin">
          <w:fldData xml:space="preserve">PEVuZE5vdGU+PENpdGU+PEF1dGhvcj5NY0Nhbm48L0F1dGhvcj48WWVhcj4yMDA3PC9ZZWFyPjxJ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</w:fldData>
        </w:fldChar>
      </w:r>
      <w:r w:rsidR="002A077F" w:rsidRPr="00AF0009">
        <w:rPr>
          <w:lang w:val="pt-BR"/>
        </w:rPr>
        <w:instrText xml:space="preserve"> ADDIN EN.CITE.DATA </w:instrText>
      </w:r>
      <w:r w:rsidR="00390A5B" w:rsidRPr="00AF0009">
        <w:rPr>
          <w:lang w:val="pt-BR"/>
        </w:rPr>
      </w:r>
      <w:r w:rsidR="00390A5B" w:rsidRPr="00AF0009">
        <w:rPr>
          <w:lang w:val="pt-BR"/>
        </w:rPr>
        <w:fldChar w:fldCharType="end"/>
      </w:r>
      <w:r w:rsidR="00390A5B" w:rsidRPr="00AF0009">
        <w:rPr>
          <w:lang w:val="pt-BR"/>
        </w:rPr>
      </w:r>
      <w:r w:rsidR="00390A5B" w:rsidRPr="00AF0009">
        <w:rPr>
          <w:lang w:val="pt-BR"/>
        </w:rPr>
        <w:fldChar w:fldCharType="separate"/>
      </w:r>
      <w:r w:rsidR="002A077F" w:rsidRPr="00AF0009">
        <w:rPr>
          <w:noProof/>
          <w:lang w:val="pt-BR"/>
        </w:rPr>
        <w:t>(McCANN, et al., 2007, PRAHL, et al., 2007)</w:t>
      </w:r>
      <w:r w:rsidR="00390A5B" w:rsidRPr="00AF0009">
        <w:rPr>
          <w:lang w:val="pt-BR"/>
        </w:rPr>
        <w:fldChar w:fldCharType="end"/>
      </w:r>
      <w:r w:rsidRPr="00AF0009">
        <w:rPr>
          <w:lang w:val="pt-BR"/>
        </w:rPr>
        <w:t xml:space="preserve">, devido ao desenvolvimento de </w:t>
      </w:r>
      <w:r w:rsidR="002A077F" w:rsidRPr="00AF0009">
        <w:rPr>
          <w:lang w:val="pt-BR"/>
        </w:rPr>
        <w:t xml:space="preserve">resistência insulínica e </w:t>
      </w:r>
      <w:r w:rsidRPr="00AF0009">
        <w:rPr>
          <w:lang w:val="pt-BR"/>
        </w:rPr>
        <w:t xml:space="preserve">consequente </w:t>
      </w:r>
      <w:r w:rsidR="002A077F" w:rsidRPr="00AF0009">
        <w:rPr>
          <w:lang w:val="pt-BR"/>
        </w:rPr>
        <w:t>hiperinsulinemia</w:t>
      </w:r>
      <w:r w:rsidRPr="00AF0009">
        <w:rPr>
          <w:lang w:val="pt-BR"/>
        </w:rPr>
        <w:t xml:space="preserve"> </w:t>
      </w:r>
      <w:r w:rsidR="00390A5B" w:rsidRPr="00AF0009">
        <w:rPr>
          <w:lang w:val="pt-BR"/>
        </w:rPr>
        <w:fldChar w:fldCharType="begin"/>
      </w:r>
      <w:r w:rsidR="002A077F" w:rsidRPr="00AF0009">
        <w:rPr>
          <w:lang w:val="pt-BR"/>
        </w:rPr>
        <w:instrText xml:space="preserve"> ADDIN EN.CITE &lt;EndNote&gt;&lt;Cite&gt;&lt;Author&gt;Appleton&lt;/Author&gt;&lt;Year&gt;2001&lt;/Year&gt;&lt;IDText&gt;Insulin sensitivity decreases with obesity, and lean cats with low insulin sensitivity are at&lt;/IDText&gt;&lt;DisplayText&gt;(Appleton, 2001)&lt;/DisplayText&gt;&lt;record&gt;&lt;titles&gt;&lt;title&gt;Insulin sensitivity decreases with obesity, and lean cats with low insulin sensitivity are at&amp;#xA;greatest risk of glucose intolerance with weight gain.&lt;/title&gt;&lt;/titles&gt;&lt;titles&gt;&lt;secondary-title&gt;&lt;style face="italic" font="default" size="100%"&gt;Journal of Feline Medicine and Surgery&lt;/style&gt;&lt;/secondary-title&gt;&lt;/titles&gt;&lt;pages&gt;&lt;style face="" font="default" size="100%"&gt;211–228&lt;/style&gt;&lt;/pages&gt;&lt;contributors&gt;&lt;authors&gt;&lt;author&gt;Appleton, D.J., Rand, J.S., Sunvold, G.D.&lt;/author&gt;&lt;/authors&gt;&lt;/contributors&gt;&lt;added-date format="utc"&gt;1264096389&lt;/added-date&gt;&lt;ref-type name="Journal Article"&gt;17&lt;/ref-type&gt;&lt;dates&gt;&lt;year&gt;2001&lt;/year&gt;&lt;/dates&gt;&lt;rec-number&gt;74&lt;/rec-number&gt;&lt;last-updated-date format="utc"&gt;1284159778&lt;/last-updated-date&gt;&lt;volume&gt;3&lt;/volume&gt;&lt;/record&gt;&lt;/Cite&gt;&lt;/EndNote&gt;</w:instrText>
      </w:r>
      <w:r w:rsidR="00390A5B" w:rsidRPr="00AF0009">
        <w:rPr>
          <w:lang w:val="pt-BR"/>
        </w:rPr>
        <w:fldChar w:fldCharType="separate"/>
      </w:r>
      <w:r w:rsidR="002A077F" w:rsidRPr="00AF0009">
        <w:rPr>
          <w:noProof/>
          <w:lang w:val="pt-BR"/>
        </w:rPr>
        <w:t>(APPLETON, 2001)</w:t>
      </w:r>
      <w:r w:rsidR="00390A5B" w:rsidRPr="00AF0009">
        <w:rPr>
          <w:lang w:val="pt-BR"/>
        </w:rPr>
        <w:fldChar w:fldCharType="end"/>
      </w:r>
      <w:r w:rsidR="002A077F" w:rsidRPr="00AF0009">
        <w:rPr>
          <w:lang w:val="pt-BR"/>
        </w:rPr>
        <w:t xml:space="preserve">. Esse processo </w:t>
      </w:r>
      <w:r w:rsidRPr="00AF0009">
        <w:rPr>
          <w:lang w:val="pt-BR"/>
        </w:rPr>
        <w:t>é</w:t>
      </w:r>
      <w:r w:rsidR="002A077F" w:rsidRPr="00AF0009">
        <w:rPr>
          <w:lang w:val="pt-BR"/>
        </w:rPr>
        <w:t xml:space="preserve"> reversíve</w:t>
      </w:r>
      <w:r w:rsidRPr="00AF0009">
        <w:rPr>
          <w:lang w:val="pt-BR"/>
        </w:rPr>
        <w:t>l</w:t>
      </w:r>
      <w:r w:rsidR="002A077F" w:rsidRPr="00AF0009">
        <w:rPr>
          <w:lang w:val="pt-BR"/>
        </w:rPr>
        <w:t>, de forma que a utilização de dietas para redução de peso</w:t>
      </w:r>
      <w:r w:rsidR="00ED0FC9" w:rsidRPr="00AF0009">
        <w:rPr>
          <w:lang w:val="pt-BR"/>
        </w:rPr>
        <w:t xml:space="preserve"> corporal</w:t>
      </w:r>
      <w:r w:rsidR="002A077F" w:rsidRPr="00AF0009">
        <w:rPr>
          <w:lang w:val="pt-BR"/>
        </w:rPr>
        <w:t xml:space="preserve"> </w:t>
      </w:r>
      <w:r w:rsidR="00ED0FC9" w:rsidRPr="00AF0009">
        <w:rPr>
          <w:lang w:val="pt-BR"/>
        </w:rPr>
        <w:t>torna-se importante para o manejo do diabetes</w:t>
      </w:r>
      <w:r w:rsidR="002A077F" w:rsidRPr="00AF0009">
        <w:rPr>
          <w:lang w:val="pt-BR"/>
        </w:rPr>
        <w:t xml:space="preserve"> </w:t>
      </w:r>
      <w:r w:rsidR="00D46C20" w:rsidRPr="00AF0009">
        <w:rPr>
          <w:lang w:val="pt-BR"/>
        </w:rPr>
        <w:t xml:space="preserve">em gatos obesos </w:t>
      </w:r>
      <w:r w:rsidR="00390A5B" w:rsidRPr="00AF0009">
        <w:rPr>
          <w:lang w:val="pt-BR"/>
        </w:rPr>
        <w:fldChar w:fldCharType="begin"/>
      </w:r>
      <w:r w:rsidR="002A077F" w:rsidRPr="00AF0009">
        <w:rPr>
          <w:lang w:val="pt-BR"/>
        </w:rPr>
        <w:instrText xml:space="preserve"> ADDIN EN.CITE &lt;EndNote&gt;&lt;Cite&gt;&lt;Author&gt;Appleton&lt;/Author&gt;&lt;Year&gt;2001&lt;/Year&gt;&lt;IDText&gt;Insulin sensitivity decreases with obesity, and lean cats with low insulin sensitivity are at&lt;/IDText&gt;&lt;DisplayText&gt;(Appleton, 2001)&lt;/DisplayText&gt;&lt;record&gt;&lt;titles&gt;&lt;title&gt;Insulin sensitivity decreases with obesity, and lean cats with low insulin sensitivity are at&amp;#xA;greatest risk of glucose intolerance with weight gain.&lt;/title&gt;&lt;/titles&gt;&lt;titles&gt;&lt;secondary-title&gt;&lt;style face="italic" font="default" size="100%"&gt;Journal of Feline Medicine and Surgery&lt;/style&gt;&lt;/secondary-title&gt;&lt;/titles&gt;&lt;pages&gt;&lt;style face="" font="default" size="100%"&gt;211–228&lt;/style&gt;&lt;/pages&gt;&lt;contributors&gt;&lt;authors&gt;&lt;author&gt;Appleton, D.J., Rand, J.S., Sunvold, G.D.&lt;/author&gt;&lt;/authors&gt;&lt;/contributors&gt;&lt;added-date format="utc"&gt;1264096389&lt;/added-date&gt;&lt;ref-type name="Journal Article"&gt;17&lt;/ref-type&gt;&lt;dates&gt;&lt;year&gt;2001&lt;/year&gt;&lt;/dates&gt;&lt;rec-number&gt;74&lt;/rec-number&gt;&lt;last-updated-date format="utc"&gt;1284159778&lt;/last-updated-date&gt;&lt;volume&gt;3&lt;/volume&gt;&lt;/record&gt;&lt;/Cite&gt;&lt;/EndNote&gt;</w:instrText>
      </w:r>
      <w:r w:rsidR="00390A5B" w:rsidRPr="00AF0009">
        <w:rPr>
          <w:lang w:val="pt-BR"/>
        </w:rPr>
        <w:fldChar w:fldCharType="separate"/>
      </w:r>
      <w:r w:rsidR="002A077F" w:rsidRPr="00AF0009">
        <w:rPr>
          <w:noProof/>
          <w:lang w:val="pt-BR"/>
        </w:rPr>
        <w:t>(APPLETON, 2001)</w:t>
      </w:r>
      <w:r w:rsidR="00390A5B" w:rsidRPr="00AF0009">
        <w:rPr>
          <w:lang w:val="pt-BR"/>
        </w:rPr>
        <w:fldChar w:fldCharType="end"/>
      </w:r>
      <w:r w:rsidR="002A077F" w:rsidRPr="00AF0009">
        <w:rPr>
          <w:lang w:val="pt-BR"/>
        </w:rPr>
        <w:t>.</w:t>
      </w:r>
    </w:p>
    <w:p w:rsidR="002A077F" w:rsidRPr="00AF0009" w:rsidRDefault="00ED0FC9" w:rsidP="00AF0009">
      <w:pPr>
        <w:autoSpaceDE w:val="0"/>
        <w:autoSpaceDN w:val="0"/>
        <w:adjustRightInd w:val="0"/>
        <w:spacing w:after="120" w:line="480" w:lineRule="auto"/>
        <w:ind w:firstLine="567"/>
        <w:jc w:val="both"/>
        <w:rPr>
          <w:lang w:val="pt-BR"/>
        </w:rPr>
      </w:pPr>
      <w:r w:rsidRPr="00AF0009">
        <w:rPr>
          <w:lang w:val="pt-BR"/>
        </w:rPr>
        <w:t xml:space="preserve">A terapia dietética é recomendada para todos os gatos diabéticos, independente </w:t>
      </w:r>
      <w:r w:rsidR="00D46C20" w:rsidRPr="00AF0009">
        <w:rPr>
          <w:lang w:val="pt-BR"/>
        </w:rPr>
        <w:t>d</w:t>
      </w:r>
      <w:r w:rsidRPr="00AF0009">
        <w:rPr>
          <w:lang w:val="pt-BR"/>
        </w:rPr>
        <w:t xml:space="preserve">a condição corporal ou </w:t>
      </w:r>
      <w:r w:rsidR="00D46C20" w:rsidRPr="00AF0009">
        <w:rPr>
          <w:lang w:val="pt-BR"/>
        </w:rPr>
        <w:t xml:space="preserve">de </w:t>
      </w:r>
      <w:r w:rsidRPr="00AF0009">
        <w:rPr>
          <w:lang w:val="pt-BR"/>
        </w:rPr>
        <w:t>outro tipo de tratamento</w:t>
      </w:r>
      <w:r w:rsidR="00D46C20" w:rsidRPr="00AF0009">
        <w:rPr>
          <w:lang w:val="pt-BR"/>
        </w:rPr>
        <w:t xml:space="preserve"> instituído</w:t>
      </w:r>
      <w:r w:rsidRPr="00AF0009">
        <w:rPr>
          <w:lang w:val="pt-BR"/>
        </w:rPr>
        <w:t xml:space="preserve"> </w:t>
      </w:r>
      <w:r w:rsidR="00390A5B" w:rsidRPr="00AF0009">
        <w:fldChar w:fldCharType="begin"/>
      </w:r>
      <w:r w:rsidRPr="00AF0009">
        <w:rPr>
          <w:lang w:val="pt-BR"/>
        </w:rPr>
        <w:instrText xml:space="preserve"> ADDIN EN.CITE &lt;EndNote&gt;&lt;Cite&gt;&lt;Author&gt;Rucinsky&lt;/Author&gt;&lt;Year&gt;2010&lt;/Year&gt;&lt;IDText&gt;AAHA Diabetes management guidelines for dogs and cats.&lt;/IDText&gt;&lt;DisplayText&gt;(Rucinsky, 2010)&lt;/DisplayText&gt;&lt;record&gt;&lt;titles&gt;&lt;title&gt;AAHA Diabetes management guidelines for dogs and cats.&lt;/title&gt;&lt;/titles&gt;&lt;titles&gt;&lt;secondary-title&gt;&lt;style face="italic" font="default" size="100%"&gt;J Am Anim Hosp Assoc&lt;/style&gt;&lt;/secondary-title&gt;&lt;/titles&gt;&lt;pages&gt;215-224&lt;/pages&gt;&lt;contributors&gt;&lt;authors&gt;&lt;author&gt;Rucinsky, R., Cook, A., Haley, S., et al.&lt;/author&gt;&lt;/authors&gt;&lt;/contributors&gt;&lt;added-date format="utc"&gt;1304473127&lt;/added-date&gt;&lt;ref-type name="Journal Article"&gt;17&lt;/ref-type&gt;&lt;dates&gt;&lt;year&gt;2010&lt;/year&gt;&lt;/dates&gt;&lt;rec-number&gt;339&lt;/rec-number&gt;&lt;last-updated-date format="utc"&gt;1304473479&lt;/last-updated-date&gt;&lt;volume&gt;46&lt;/volume&gt;&lt;/record&gt;&lt;/Cite&gt;&lt;/EndNote&gt;</w:instrText>
      </w:r>
      <w:r w:rsidR="00390A5B" w:rsidRPr="00AF0009">
        <w:fldChar w:fldCharType="separate"/>
      </w:r>
      <w:r w:rsidRPr="00AF0009">
        <w:rPr>
          <w:noProof/>
          <w:lang w:val="pt-BR"/>
        </w:rPr>
        <w:t xml:space="preserve">(RUCINSKY </w:t>
      </w:r>
      <w:r w:rsidRPr="00AF0009">
        <w:rPr>
          <w:i/>
          <w:noProof/>
          <w:lang w:val="pt-BR"/>
        </w:rPr>
        <w:t>et al.</w:t>
      </w:r>
      <w:r w:rsidRPr="00AF0009">
        <w:rPr>
          <w:noProof/>
          <w:lang w:val="pt-BR"/>
        </w:rPr>
        <w:t>, 2010)</w:t>
      </w:r>
      <w:r w:rsidR="00390A5B" w:rsidRPr="00AF0009">
        <w:fldChar w:fldCharType="end"/>
      </w:r>
      <w:r w:rsidRPr="00AF0009">
        <w:rPr>
          <w:lang w:val="pt-BR"/>
        </w:rPr>
        <w:t xml:space="preserve">. </w:t>
      </w:r>
      <w:r w:rsidR="00D46C20" w:rsidRPr="00AF0009">
        <w:rPr>
          <w:lang w:val="pt-BR"/>
        </w:rPr>
        <w:t>A</w:t>
      </w:r>
      <w:r w:rsidRPr="00AF0009">
        <w:rPr>
          <w:lang w:val="pt-BR"/>
        </w:rPr>
        <w:t xml:space="preserve"> dieta deve ser direcionad</w:t>
      </w:r>
      <w:r w:rsidR="00D46C20" w:rsidRPr="00AF0009">
        <w:rPr>
          <w:lang w:val="pt-BR"/>
        </w:rPr>
        <w:t>a</w:t>
      </w:r>
      <w:r w:rsidRPr="00AF0009">
        <w:rPr>
          <w:lang w:val="pt-BR"/>
        </w:rPr>
        <w:t xml:space="preserve"> para minimizar a hipergli</w:t>
      </w:r>
      <w:r w:rsidR="00D46C20" w:rsidRPr="00AF0009">
        <w:rPr>
          <w:lang w:val="pt-BR"/>
        </w:rPr>
        <w:t>cemia pó</w:t>
      </w:r>
      <w:r w:rsidRPr="00AF0009">
        <w:rPr>
          <w:lang w:val="pt-BR"/>
        </w:rPr>
        <w:t>s</w:t>
      </w:r>
      <w:r w:rsidR="00D46C20" w:rsidRPr="00AF0009">
        <w:rPr>
          <w:lang w:val="pt-BR"/>
        </w:rPr>
        <w:t>-</w:t>
      </w:r>
      <w:r w:rsidRPr="00AF0009">
        <w:rPr>
          <w:lang w:val="pt-BR"/>
        </w:rPr>
        <w:t xml:space="preserve">prandial e corrigir a obesidade </w:t>
      </w:r>
      <w:r w:rsidR="00390A5B" w:rsidRPr="00AF0009">
        <w:fldChar w:fldCharType="begin"/>
      </w:r>
      <w:r w:rsidRPr="00AF0009">
        <w:rPr>
          <w:lang w:val="pt-BR"/>
        </w:rPr>
        <w:instrText xml:space="preserve"> ADDIN EN.CITE &lt;EndNote&gt;&lt;Cite&gt;&lt;Author&gt;Feldman&lt;/Author&gt;&lt;Year&gt;2004&lt;/Year&gt;&lt;IDText&gt;Feline diabetes mellitus&lt;/IDText&gt;&lt;DisplayText&gt;(Feldman, 2004)&lt;/DisplayText&gt;&lt;record&gt;&lt;titles&gt;&lt;title&gt;Feline diabetes mellitus&lt;/title&gt;&lt;/titles&gt;&lt;titles&gt;&lt;secondary-title&gt;&lt;style face="italic" font="default" size="100%"&gt;Canine and feline endocrinology and reproduction&lt;/style&gt;&lt;/secondary-title&gt;&lt;/titles&gt;&lt;contributors&gt;&lt;authors&gt;&lt;author&gt;Feldman, E.C., Nelson, R.W.&lt;/author&gt;&lt;/authors&gt;&lt;/contributors&gt;&lt;section&gt;&lt;style face="" font="default" size="100%"&gt;486-538&lt;/style&gt;&lt;/section&gt;&lt;added-date format="utc"&gt;1264102275&lt;/added-date&gt;&lt;pub-location&gt;&lt;style face="" font="default" size="100%"&gt;St Louis&lt;/style&gt;&lt;/pub-location&gt;&lt;ref-type name="Book"&gt;6&lt;/ref-type&gt;&lt;dates&gt;&lt;year&gt;2004&lt;/year&gt;&lt;/dates&gt;&lt;rec-number&gt;138&lt;/rec-number&gt;&lt;publisher&gt;&lt;style face="" font="default" size="100%"&gt; &lt;/style&gt;&lt;style face="" font="default" size="100%"&gt;WB Saunders Co&lt;/style&gt;&lt;/publisher&gt;&lt;last-updated-date format="utc"&gt;1284159487&lt;/last-updated-date&gt;&lt;contributors&gt;&lt;secondary-authors&gt;&lt;author&gt;Feldman, E.C.&lt;/author&gt;&lt;author&gt;Nelson, R.W.&lt;/author&gt;&lt;/secondary-authors&gt;&lt;/contributors&gt;&lt;/record&gt;&lt;/Cite&gt;&lt;/EndNote&gt;</w:instrText>
      </w:r>
      <w:r w:rsidR="00390A5B" w:rsidRPr="00AF0009">
        <w:fldChar w:fldCharType="separate"/>
      </w:r>
      <w:r w:rsidRPr="00AF0009">
        <w:rPr>
          <w:noProof/>
          <w:lang w:val="pt-BR"/>
        </w:rPr>
        <w:t>(NELSON, 2005)</w:t>
      </w:r>
      <w:r w:rsidR="00390A5B" w:rsidRPr="00AF0009">
        <w:fldChar w:fldCharType="end"/>
      </w:r>
      <w:r w:rsidRPr="00AF0009">
        <w:rPr>
          <w:lang w:val="pt-BR"/>
        </w:rPr>
        <w:t xml:space="preserve">. Dietas contendo </w:t>
      </w:r>
      <w:r w:rsidR="00D46C20" w:rsidRPr="00AF0009">
        <w:rPr>
          <w:lang w:val="pt-BR"/>
        </w:rPr>
        <w:t xml:space="preserve">altos níveis de fibras e moderados níveis de carboidratos </w:t>
      </w:r>
      <w:r w:rsidR="00390A5B" w:rsidRPr="00AF0009">
        <w:fldChar w:fldCharType="begin">
          <w:fldData xml:space="preserve">PEVuZE5vdGU+PENpdGU+PEF1dGhvcj5CZW5uZXR0PC9BdXRob3I+PFllYXI+MjAwNjwvWWVhcj48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==
</w:fldData>
        </w:fldChar>
      </w:r>
      <w:r w:rsidR="00D46C20" w:rsidRPr="00AF0009">
        <w:rPr>
          <w:lang w:val="pt-BR"/>
        </w:rPr>
        <w:instrText xml:space="preserve"> ADDIN EN.CITE </w:instrText>
      </w:r>
      <w:r w:rsidR="00390A5B" w:rsidRPr="00AF0009">
        <w:fldChar w:fldCharType="begin">
          <w:fldData xml:space="preserve">PEVuZE5vdGU+PENpdGU+PEF1dGhvcj5CZW5uZXR0PC9BdXRob3I+PFllYXI+MjAwNjwvWWVhcj48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==
</w:fldData>
        </w:fldChar>
      </w:r>
      <w:r w:rsidR="00D46C20" w:rsidRPr="00AF0009">
        <w:rPr>
          <w:lang w:val="pt-BR"/>
        </w:rPr>
        <w:instrText xml:space="preserve"> ADDIN EN.CITE.DATA </w:instrText>
      </w:r>
      <w:r w:rsidR="00390A5B" w:rsidRPr="00AF0009">
        <w:fldChar w:fldCharType="end"/>
      </w:r>
      <w:r w:rsidR="00390A5B" w:rsidRPr="00AF0009">
        <w:fldChar w:fldCharType="separate"/>
      </w:r>
      <w:r w:rsidR="00D46C20" w:rsidRPr="00AF0009">
        <w:rPr>
          <w:noProof/>
          <w:lang w:val="pt-BR"/>
        </w:rPr>
        <w:t xml:space="preserve">(BENNETT </w:t>
      </w:r>
      <w:r w:rsidR="00D46C20" w:rsidRPr="00AF0009">
        <w:rPr>
          <w:i/>
          <w:noProof/>
          <w:lang w:val="pt-BR"/>
        </w:rPr>
        <w:t>et al.</w:t>
      </w:r>
      <w:r w:rsidR="00D46C20" w:rsidRPr="00AF0009">
        <w:rPr>
          <w:noProof/>
          <w:lang w:val="pt-BR"/>
        </w:rPr>
        <w:t>, 2006; KIRK, 2006)</w:t>
      </w:r>
      <w:r w:rsidR="00390A5B" w:rsidRPr="00AF0009">
        <w:fldChar w:fldCharType="end"/>
      </w:r>
      <w:r w:rsidR="00D46C20" w:rsidRPr="00AF0009">
        <w:rPr>
          <w:lang w:val="pt-BR"/>
        </w:rPr>
        <w:t xml:space="preserve"> ou </w:t>
      </w:r>
      <w:r w:rsidRPr="00AF0009">
        <w:rPr>
          <w:lang w:val="pt-BR"/>
        </w:rPr>
        <w:t>altos níveis protéicos e baixos níveis de carboidrato</w:t>
      </w:r>
      <w:r w:rsidR="00D46C20" w:rsidRPr="00AF0009">
        <w:rPr>
          <w:lang w:val="pt-BR"/>
        </w:rPr>
        <w:t>s</w:t>
      </w:r>
      <w:r w:rsidRPr="00AF0009">
        <w:rPr>
          <w:lang w:val="pt-BR"/>
        </w:rPr>
        <w:t xml:space="preserve"> </w:t>
      </w:r>
      <w:r w:rsidR="00390A5B" w:rsidRPr="00AF0009">
        <w:fldChar w:fldCharType="begin"/>
      </w:r>
      <w:r w:rsidRPr="00AF0009">
        <w:rPr>
          <w:lang w:val="pt-BR"/>
        </w:rPr>
        <w:instrText xml:space="preserve"> ADDIN EN.CITE &lt;EndNote&gt;&lt;Cite&gt;&lt;Author&gt;Rucinsky&lt;/Author&gt;&lt;Year&gt;2010&lt;/Year&gt;&lt;IDText&gt;AAHA Diabetes management guidelines for dogs and cats.&lt;/IDText&gt;&lt;DisplayText&gt;(Boari, Aste et al., 2008; Rucinsky, 2010)&lt;/DisplayText&gt;&lt;record&gt;&lt;titles&gt;&lt;title&gt;AAHA Diabetes management guidelines for dogs and cats.&lt;/title&gt;&lt;/titles&gt;&lt;titles&gt;&lt;secondary-title&gt;&lt;style face="italic" font="default" size="100%"&gt;J Am Anim Hosp Assoc&lt;/style&gt;&lt;/secondary-title&gt;&lt;/titles&gt;&lt;pages&gt;215-224&lt;/pages&gt;&lt;contributors&gt;&lt;authors&gt;&lt;author&gt;Rucinsky, R., Cook, A., Haley, S., et al.&lt;/author&gt;&lt;/authors&gt;&lt;/contributors&gt;&lt;added-date format="utc"&gt;1304473127&lt;/added-date&gt;&lt;ref-type name="Journal Article"&gt;17&lt;/ref-type&gt;&lt;dates&gt;&lt;year&gt;2010&lt;/year&gt;&lt;/dates&gt;&lt;rec-number&gt;339&lt;/rec-number&gt;&lt;last-updated-date format="utc"&gt;1304473479&lt;/last-updated-date&gt;&lt;volume&gt;46&lt;/volume&gt;&lt;/record&gt;&lt;/Cite&gt;&lt;Cite&gt;&lt;Author&gt;Boari&lt;/Author&gt;&lt;Year&gt;2008&lt;/Year&gt;&lt;IDText&gt;Glargine insulin and high-protein-low-carbohydrate diet in cats with diabetes mellitus&lt;/IDText&gt;&lt;record&gt;&lt;titles&gt;&lt;title&gt;Glargine insulin and high-protein-low-carbohydrate diet in cats with diabetes mellitus&lt;/title&gt;&lt;secondary-title&gt;Veterinary Research Communications&lt;/secondary-title&gt;&lt;/titles&gt;&lt;number&gt;SUPPL. 1&lt;/number&gt;&lt;contributors&gt;&lt;authors&gt;&lt;author&gt;Boari, A.&lt;/author&gt;&lt;author&gt;Aste, G.&lt;/author&gt;&lt;author&gt;Rocconi, F.&lt;/author&gt;&lt;author&gt;Dalessandri, A.&lt;/author&gt;&lt;author&gt;Vita, S.&lt;/author&gt;&lt;/authors&gt;&lt;/contributors&gt;&lt;added-date format="utc"&gt;1264178925&lt;/added-date&gt;&lt;ref-type name="Journal Article"&gt;17&lt;/ref-type&gt;&lt;dates&gt;&lt;year&gt;2008&lt;/year&gt;&lt;/dates&gt;&lt;rec-number&gt;182&lt;/rec-number&gt;&lt;last-updated-date format="utc"&gt;1264178925&lt;/last-updated-date&gt;&lt;volume&gt;32&lt;/volume&gt;&lt;/record&gt;&lt;/Cite&gt;&lt;/EndNote&gt;</w:instrText>
      </w:r>
      <w:r w:rsidR="00390A5B" w:rsidRPr="00AF0009">
        <w:fldChar w:fldCharType="separate"/>
      </w:r>
      <w:r w:rsidRPr="00AF0009">
        <w:rPr>
          <w:noProof/>
          <w:lang w:val="pt-BR"/>
        </w:rPr>
        <w:t xml:space="preserve">(BOARI </w:t>
      </w:r>
      <w:r w:rsidRPr="00AF0009">
        <w:rPr>
          <w:i/>
          <w:noProof/>
          <w:lang w:val="pt-BR"/>
        </w:rPr>
        <w:t>et al.</w:t>
      </w:r>
      <w:r w:rsidRPr="00AF0009">
        <w:rPr>
          <w:noProof/>
          <w:lang w:val="pt-BR"/>
        </w:rPr>
        <w:t xml:space="preserve">, 2008; RUCINSKY </w:t>
      </w:r>
      <w:r w:rsidRPr="00AF0009">
        <w:rPr>
          <w:i/>
          <w:noProof/>
          <w:lang w:val="pt-BR"/>
        </w:rPr>
        <w:t>et al.</w:t>
      </w:r>
      <w:r w:rsidRPr="00AF0009">
        <w:rPr>
          <w:noProof/>
          <w:lang w:val="pt-BR"/>
        </w:rPr>
        <w:t>, 2010)</w:t>
      </w:r>
      <w:r w:rsidR="00390A5B" w:rsidRPr="00AF0009">
        <w:fldChar w:fldCharType="end"/>
      </w:r>
      <w:r w:rsidRPr="00AF0009">
        <w:rPr>
          <w:lang w:val="pt-BR"/>
        </w:rPr>
        <w:t xml:space="preserve"> são recomendad</w:t>
      </w:r>
      <w:r w:rsidR="00D46C20" w:rsidRPr="00AF0009">
        <w:rPr>
          <w:lang w:val="pt-BR"/>
        </w:rPr>
        <w:t>a</w:t>
      </w:r>
      <w:r w:rsidRPr="00AF0009">
        <w:rPr>
          <w:lang w:val="pt-BR"/>
        </w:rPr>
        <w:t>s para gatos diabéticos.</w:t>
      </w:r>
    </w:p>
    <w:p w:rsidR="002A077F" w:rsidRPr="00AF0009" w:rsidRDefault="00552E9E" w:rsidP="00AF0009">
      <w:pPr>
        <w:autoSpaceDE w:val="0"/>
        <w:autoSpaceDN w:val="0"/>
        <w:adjustRightInd w:val="0"/>
        <w:spacing w:after="120" w:line="480" w:lineRule="auto"/>
        <w:ind w:firstLine="567"/>
        <w:jc w:val="both"/>
        <w:rPr>
          <w:lang w:val="pt-BR"/>
        </w:rPr>
      </w:pPr>
      <w:r w:rsidRPr="00AF0009">
        <w:rPr>
          <w:lang w:val="pt-BR"/>
        </w:rPr>
        <w:t xml:space="preserve">A utilização de </w:t>
      </w:r>
      <w:r w:rsidR="002A077F" w:rsidRPr="00AF0009">
        <w:rPr>
          <w:lang w:val="pt-BR"/>
        </w:rPr>
        <w:t>dietas ricas em fibras para o controle glicêmico</w:t>
      </w:r>
      <w:r w:rsidRPr="00AF0009">
        <w:rPr>
          <w:lang w:val="pt-BR"/>
        </w:rPr>
        <w:t xml:space="preserve"> de</w:t>
      </w:r>
      <w:r w:rsidR="002A077F" w:rsidRPr="00AF0009">
        <w:rPr>
          <w:lang w:val="pt-BR"/>
        </w:rPr>
        <w:t xml:space="preserve"> gatos diabéticos</w:t>
      </w:r>
      <w:r w:rsidRPr="00AF0009">
        <w:rPr>
          <w:lang w:val="pt-BR"/>
        </w:rPr>
        <w:t xml:space="preserve"> </w:t>
      </w:r>
      <w:r w:rsidR="002A077F" w:rsidRPr="00AF0009">
        <w:rPr>
          <w:lang w:val="pt-BR"/>
        </w:rPr>
        <w:t>base</w:t>
      </w:r>
      <w:r w:rsidR="00B400B4">
        <w:rPr>
          <w:lang w:val="pt-BR"/>
        </w:rPr>
        <w:t>ou</w:t>
      </w:r>
      <w:r w:rsidRPr="00AF0009">
        <w:rPr>
          <w:lang w:val="pt-BR"/>
        </w:rPr>
        <w:t>-se</w:t>
      </w:r>
      <w:r w:rsidR="002A077F" w:rsidRPr="00AF0009">
        <w:rPr>
          <w:lang w:val="pt-BR"/>
        </w:rPr>
        <w:t xml:space="preserve"> em estudos na medicina humana que evidenciam que a fibra pode diminuir a absorção intestinal de carboidratos e alterar a sensibilidade à insulina em tecidos periféricos </w:t>
      </w:r>
      <w:r w:rsidR="00390A5B" w:rsidRPr="00AF0009">
        <w:rPr>
          <w:lang w:val="pt-BR"/>
        </w:rPr>
        <w:fldChar w:fldCharType="begin"/>
      </w:r>
      <w:r w:rsidR="002A077F" w:rsidRPr="00AF0009">
        <w:rPr>
          <w:lang w:val="pt-BR"/>
        </w:rPr>
        <w:instrText xml:space="preserve"> ADDIN EN.CITE &lt;EndNote&gt;&lt;Cite&gt;&lt;Author&gt;Costacou&lt;/Author&gt;&lt;Year&gt;2003&lt;/Year&gt;&lt;IDText&gt;Nutrition and prevention of type 2 diabetes&lt;/IDText&gt;&lt;DisplayText&gt;(Costacou e Mayer-Davis, 2003)&lt;/DisplayText&gt;&lt;record&gt;&lt;titles&gt;&lt;title&gt;Nutrition and prevention of type 2 diabetes&lt;/title&gt;&lt;/titles&gt;&lt;titles&gt;&lt;secondary-title&gt;Annual Review of Nutrition&lt;/secondary-title&gt;&lt;/titles&gt;&lt;pages&gt;147-170&lt;/pages&gt;&lt;contributors&gt;&lt;authors&gt;&lt;author&gt;Costacou, T.&lt;/author&gt;&lt;author&gt;Mayer-Davis, E.J.&lt;/author&gt;&lt;/authors&gt;&lt;/contributors&gt;&lt;section&gt;147&lt;/section&gt;&lt;added-date format="utc"&gt;1285097827&lt;/added-date&gt;&lt;ref-type name="Journal Article"&gt;17&lt;/ref-type&gt;&lt;dates&gt;&lt;year&gt;2003&lt;/year&gt;&lt;/dates&gt;&lt;rec-number&gt;237&lt;/rec-number&gt;&lt;last-updated-date format="utc"&gt;1285097959&lt;/last-updated-date&gt;&lt;volume&gt;23&lt;/volume&gt;&lt;/record&gt;&lt;/Cite&gt;&lt;/EndNote&gt;</w:instrText>
      </w:r>
      <w:r w:rsidR="00390A5B" w:rsidRPr="00AF0009">
        <w:rPr>
          <w:lang w:val="pt-BR"/>
        </w:rPr>
        <w:fldChar w:fldCharType="separate"/>
      </w:r>
      <w:r w:rsidR="002A077F" w:rsidRPr="00AF0009">
        <w:rPr>
          <w:noProof/>
          <w:lang w:val="pt-BR"/>
        </w:rPr>
        <w:t>(COSTACOU &amp; MAYER-DAVIS, 2003)</w:t>
      </w:r>
      <w:r w:rsidR="00390A5B" w:rsidRPr="00AF0009">
        <w:rPr>
          <w:lang w:val="pt-BR"/>
        </w:rPr>
        <w:fldChar w:fldCharType="end"/>
      </w:r>
      <w:r w:rsidR="002A077F" w:rsidRPr="00AF0009">
        <w:rPr>
          <w:lang w:val="pt-BR"/>
        </w:rPr>
        <w:t>. Dietas ricas em fibras foram mais eficazes na diminuição da glicemia do que dietas pobres em fibras</w:t>
      </w:r>
      <w:r w:rsidR="009F67CD" w:rsidRPr="00AF0009">
        <w:rPr>
          <w:lang w:val="pt-BR"/>
        </w:rPr>
        <w:t>, porém nenhuma</w:t>
      </w:r>
      <w:r w:rsidR="002A077F" w:rsidRPr="00AF0009">
        <w:rPr>
          <w:lang w:val="pt-BR"/>
        </w:rPr>
        <w:t xml:space="preserve"> diferença foi notada na concentração de hemoglobina glicosilada e no requerimento de insulina </w:t>
      </w:r>
      <w:r w:rsidR="00390A5B" w:rsidRPr="00AF0009">
        <w:rPr>
          <w:lang w:val="pt-BR"/>
        </w:rPr>
        <w:fldChar w:fldCharType="begin"/>
      </w:r>
      <w:r w:rsidR="002A077F" w:rsidRPr="00AF0009">
        <w:rPr>
          <w:lang w:val="pt-BR"/>
        </w:rPr>
        <w:instrText xml:space="preserve"> ADDIN EN.CITE &lt;EndNote&gt;&lt;Cite&gt;&lt;Author&gt;Nelson&lt;/Author&gt;&lt;Year&gt;2000&lt;/Year&gt;&lt;IDText&gt;Effect of dietary insoluble fiber on control of glycemia in cats with naturally acquired diabetes mellitus&lt;/IDText&gt;&lt;DisplayText&gt;(Nelson, Scott-Moncrieff&lt;style face="italic"&gt; et al.&lt;/style&gt;, 2000)&lt;/DisplayText&gt;&lt;record&gt;&lt;dates&gt;&lt;pub-dates&gt;&lt;date&gt;Apr&lt;/date&gt;&lt;/pub-dates&gt;&lt;/dates&gt;&lt;urls&gt;&lt;related-urls&gt;&lt;url&gt;&amp;lt;Go to ISI&amp;gt;://000086152100030&lt;/url&gt;&lt;/related-urls&gt;&lt;/urls&gt;&lt;isbn&gt;0003-1488&lt;/isbn&gt;&lt;titles&gt;&lt;title&gt;Effect of dietary insoluble fiber on control of glycemia in cats with naturally acquired diabetes mellitus&lt;/title&gt;&lt;/titles&gt;&lt;titles&gt;&lt;secondary-title&gt;Journal of the American Veterinary Medical Association&lt;/secondary-title&gt;&lt;/titles&gt;&lt;pages&gt;1082-1088&lt;/pages&gt;&lt;number&gt;7&lt;/number&gt;&lt;contributors&gt;&lt;authors&gt;&lt;author&gt;Nelson, R. W.&lt;/author&gt;&lt;author&gt;Scott-Moncrieff, J. C.&lt;/author&gt;&lt;author&gt;Feldman, E. C.&lt;/author&gt;&lt;author&gt;DeVries-Concannon, S. E.&lt;/author&gt;&lt;author&gt;Kass, P. H.&lt;/author&gt;&lt;author&gt;Davenport, D. J.&lt;/author&gt;&lt;author&gt;Kiernan, C. T.&lt;/author&gt;&lt;author&gt;Neal, L. A.&lt;/author&gt;&lt;/authors&gt;&lt;/contributors&gt;&lt;added-date format="utc"&gt;1285098048&lt;/added-date&gt;&lt;ref-type name="Journal Article"&gt;17&lt;/ref-type&gt;&lt;dates&gt;&lt;year&gt;2000&lt;/year&gt;&lt;/dates&gt;&lt;rec-number&gt;238&lt;/rec-number&gt;&lt;last-updated-date format="utc"&gt;1285098048&lt;/last-updated-date&gt;&lt;accession-num&gt;ISI:000086152100030&lt;/accession-num&gt;&lt;volume&gt;216&lt;/volume&gt;&lt;/record&gt;&lt;/Cite&gt;&lt;/EndNote&gt;</w:instrText>
      </w:r>
      <w:r w:rsidR="00390A5B" w:rsidRPr="00AF0009">
        <w:rPr>
          <w:lang w:val="pt-BR"/>
        </w:rPr>
        <w:fldChar w:fldCharType="separate"/>
      </w:r>
      <w:r w:rsidR="002A077F" w:rsidRPr="00AF0009">
        <w:rPr>
          <w:noProof/>
          <w:lang w:val="pt-BR"/>
        </w:rPr>
        <w:t>(NELSON, et al., 2000)</w:t>
      </w:r>
      <w:r w:rsidR="00390A5B" w:rsidRPr="00AF0009">
        <w:rPr>
          <w:lang w:val="pt-BR"/>
        </w:rPr>
        <w:fldChar w:fldCharType="end"/>
      </w:r>
      <w:r w:rsidR="002A077F" w:rsidRPr="00AF0009">
        <w:rPr>
          <w:lang w:val="pt-BR"/>
        </w:rPr>
        <w:t>.</w:t>
      </w:r>
      <w:r w:rsidR="009F67CD" w:rsidRPr="00AF0009">
        <w:rPr>
          <w:lang w:val="pt-BR"/>
        </w:rPr>
        <w:t xml:space="preserve"> </w:t>
      </w:r>
    </w:p>
    <w:p w:rsidR="002A077F" w:rsidRPr="00AF0009" w:rsidRDefault="002A077F" w:rsidP="00AF0009">
      <w:pPr>
        <w:autoSpaceDE w:val="0"/>
        <w:autoSpaceDN w:val="0"/>
        <w:adjustRightInd w:val="0"/>
        <w:spacing w:after="120" w:line="480" w:lineRule="auto"/>
        <w:ind w:firstLine="567"/>
        <w:jc w:val="both"/>
        <w:rPr>
          <w:lang w:val="pt-BR"/>
        </w:rPr>
      </w:pPr>
      <w:r w:rsidRPr="00AF0009">
        <w:rPr>
          <w:lang w:val="pt-BR"/>
        </w:rPr>
        <w:t>O uso de dietas com baixos níveis de carboidrato</w:t>
      </w:r>
      <w:r w:rsidR="00E01694" w:rsidRPr="00AF0009">
        <w:rPr>
          <w:lang w:val="pt-BR"/>
        </w:rPr>
        <w:t>s</w:t>
      </w:r>
      <w:r w:rsidRPr="00AF0009">
        <w:rPr>
          <w:lang w:val="pt-BR"/>
        </w:rPr>
        <w:t xml:space="preserve"> e altos níveis de proteína</w:t>
      </w:r>
      <w:r w:rsidR="00E01694" w:rsidRPr="00AF0009">
        <w:rPr>
          <w:lang w:val="pt-BR"/>
        </w:rPr>
        <w:t>s</w:t>
      </w:r>
      <w:r w:rsidRPr="00AF0009">
        <w:rPr>
          <w:lang w:val="pt-BR"/>
        </w:rPr>
        <w:t xml:space="preserve"> mostr</w:t>
      </w:r>
      <w:r w:rsidR="00B400B4">
        <w:rPr>
          <w:lang w:val="pt-BR"/>
        </w:rPr>
        <w:t>ou</w:t>
      </w:r>
      <w:r w:rsidR="002D47CB" w:rsidRPr="00AF0009">
        <w:rPr>
          <w:lang w:val="pt-BR"/>
        </w:rPr>
        <w:t xml:space="preserve">-se </w:t>
      </w:r>
      <w:r w:rsidRPr="00AF0009">
        <w:rPr>
          <w:lang w:val="pt-BR"/>
        </w:rPr>
        <w:t>mais efetivo para diminuir a dependência da aplicação de insulina exógena e melhorar o controle glicêmico</w:t>
      </w:r>
      <w:r w:rsidR="002D47CB" w:rsidRPr="00AF0009">
        <w:rPr>
          <w:lang w:val="pt-BR"/>
        </w:rPr>
        <w:t xml:space="preserve"> em gatos diabéticos</w:t>
      </w:r>
      <w:r w:rsidRPr="00AF0009">
        <w:rPr>
          <w:lang w:val="pt-BR"/>
        </w:rPr>
        <w:t>, comparado com dietas contendo altos níveis de fibra</w:t>
      </w:r>
      <w:r w:rsidR="00E01694" w:rsidRPr="00AF0009">
        <w:rPr>
          <w:lang w:val="pt-BR"/>
        </w:rPr>
        <w:t>s</w:t>
      </w:r>
      <w:r w:rsidRPr="00AF0009">
        <w:rPr>
          <w:lang w:val="pt-BR"/>
        </w:rPr>
        <w:t xml:space="preserve"> e moderados níveis de carboidrato</w:t>
      </w:r>
      <w:r w:rsidR="00E01694" w:rsidRPr="00AF0009">
        <w:rPr>
          <w:lang w:val="pt-BR"/>
        </w:rPr>
        <w:t>s</w:t>
      </w:r>
      <w:r w:rsidRPr="00AF0009">
        <w:rPr>
          <w:lang w:val="pt-BR"/>
        </w:rPr>
        <w:t xml:space="preserve"> </w:t>
      </w:r>
      <w:r w:rsidR="00390A5B" w:rsidRPr="00AF0009">
        <w:rPr>
          <w:lang w:val="pt-BR"/>
        </w:rPr>
        <w:fldChar w:fldCharType="begin">
          <w:fldData xml:space="preserve">PEVuZE5vdGU+PENpdGU+PEF1dGhvcj5GcmFuazwvQXV0aG9yPjxZZWFyPjIwMDE8L1llYXI+PElE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</w:fldData>
        </w:fldChar>
      </w:r>
      <w:r w:rsidRPr="00AF0009">
        <w:rPr>
          <w:lang w:val="pt-BR"/>
        </w:rPr>
        <w:instrText xml:space="preserve"> ADDIN EN.CITE </w:instrText>
      </w:r>
      <w:r w:rsidR="00390A5B" w:rsidRPr="00AF0009">
        <w:rPr>
          <w:lang w:val="pt-BR"/>
        </w:rPr>
        <w:fldChar w:fldCharType="begin">
          <w:fldData xml:space="preserve">PEVuZE5vdGU+PENpdGU+PEF1dGhvcj5GcmFuazwvQXV0aG9yPjxZZWFyPjIwMDE8L1llYXI+PElE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</w:fldData>
        </w:fldChar>
      </w:r>
      <w:r w:rsidRPr="00AF0009">
        <w:rPr>
          <w:lang w:val="pt-BR"/>
        </w:rPr>
        <w:instrText xml:space="preserve"> ADDIN EN.CITE.DATA </w:instrText>
      </w:r>
      <w:r w:rsidR="00390A5B" w:rsidRPr="00AF0009">
        <w:rPr>
          <w:lang w:val="pt-BR"/>
        </w:rPr>
      </w:r>
      <w:r w:rsidR="00390A5B" w:rsidRPr="00AF0009">
        <w:rPr>
          <w:lang w:val="pt-BR"/>
        </w:rPr>
        <w:fldChar w:fldCharType="end"/>
      </w:r>
      <w:r w:rsidR="00390A5B" w:rsidRPr="00AF0009">
        <w:rPr>
          <w:lang w:val="pt-BR"/>
        </w:rPr>
      </w:r>
      <w:r w:rsidR="00390A5B" w:rsidRPr="00AF0009">
        <w:rPr>
          <w:lang w:val="pt-BR"/>
        </w:rPr>
        <w:fldChar w:fldCharType="separate"/>
      </w:r>
      <w:r w:rsidRPr="00AF0009">
        <w:rPr>
          <w:noProof/>
          <w:lang w:val="pt-BR"/>
        </w:rPr>
        <w:t>(FRANK, et al., 2001, MAZZAFERRO, et al., 2003; BENNETT,</w:t>
      </w:r>
      <w:r w:rsidRPr="00AF0009">
        <w:rPr>
          <w:i/>
          <w:noProof/>
          <w:lang w:val="pt-BR"/>
        </w:rPr>
        <w:t xml:space="preserve"> </w:t>
      </w:r>
      <w:r w:rsidRPr="00AF0009">
        <w:rPr>
          <w:noProof/>
          <w:lang w:val="pt-BR"/>
        </w:rPr>
        <w:t>et al., 2006)</w:t>
      </w:r>
      <w:r w:rsidR="00390A5B" w:rsidRPr="00AF0009">
        <w:rPr>
          <w:lang w:val="pt-BR"/>
        </w:rPr>
        <w:fldChar w:fldCharType="end"/>
      </w:r>
      <w:r w:rsidRPr="00AF0009">
        <w:rPr>
          <w:lang w:val="pt-BR"/>
        </w:rPr>
        <w:t xml:space="preserve">. </w:t>
      </w:r>
    </w:p>
    <w:p w:rsidR="002A077F" w:rsidRPr="00AF0009" w:rsidRDefault="00551E34" w:rsidP="00AF0009">
      <w:pPr>
        <w:autoSpaceDE w:val="0"/>
        <w:autoSpaceDN w:val="0"/>
        <w:adjustRightInd w:val="0"/>
        <w:spacing w:after="120" w:line="480" w:lineRule="auto"/>
        <w:ind w:firstLine="567"/>
        <w:jc w:val="both"/>
        <w:rPr>
          <w:lang w:val="pt-BR"/>
        </w:rPr>
      </w:pPr>
      <w:r w:rsidRPr="00AF0009">
        <w:rPr>
          <w:lang w:val="pt-BR"/>
        </w:rPr>
        <w:lastRenderedPageBreak/>
        <w:t xml:space="preserve">Considerando que os </w:t>
      </w:r>
      <w:r w:rsidR="002A077F" w:rsidRPr="00AF0009">
        <w:rPr>
          <w:lang w:val="pt-BR"/>
        </w:rPr>
        <w:t>gatos diabéticos</w:t>
      </w:r>
      <w:r w:rsidRPr="00AF0009">
        <w:rPr>
          <w:lang w:val="pt-BR"/>
        </w:rPr>
        <w:t xml:space="preserve"> </w:t>
      </w:r>
      <w:r w:rsidR="002A077F" w:rsidRPr="00AF0009">
        <w:rPr>
          <w:lang w:val="pt-BR"/>
        </w:rPr>
        <w:t xml:space="preserve">podem apresentar perda de aminoácidos na urina, baixa captação celular de aminoácidos e aumento do catabolismo protéico pela </w:t>
      </w:r>
      <w:proofErr w:type="spellStart"/>
      <w:r w:rsidR="002A077F" w:rsidRPr="00AF0009">
        <w:rPr>
          <w:lang w:val="pt-BR"/>
        </w:rPr>
        <w:t>gliconeogênese</w:t>
      </w:r>
      <w:proofErr w:type="spellEnd"/>
      <w:r w:rsidR="002A077F" w:rsidRPr="00AF0009">
        <w:rPr>
          <w:lang w:val="pt-BR"/>
        </w:rPr>
        <w:t xml:space="preserve"> hepática</w:t>
      </w:r>
      <w:r w:rsidRPr="00AF0009">
        <w:rPr>
          <w:lang w:val="pt-BR"/>
        </w:rPr>
        <w:t xml:space="preserve">, eles podem ser favorecidos pelo consumo de dietas altamente protéicas </w:t>
      </w:r>
      <w:r w:rsidR="00390A5B" w:rsidRPr="00AF0009">
        <w:rPr>
          <w:lang w:val="pt-BR"/>
        </w:rPr>
        <w:fldChar w:fldCharType="begin"/>
      </w:r>
      <w:r w:rsidRPr="00AF0009">
        <w:rPr>
          <w:lang w:val="pt-BR"/>
        </w:rPr>
        <w:instrText xml:space="preserve"> ADDIN EN.CITE &lt;EndNote&gt;&lt;Cite&gt;&lt;Author&gt;Kirk&lt;/Author&gt;&lt;Year&gt;2006&lt;/Year&gt;&lt;IDText&gt;Feline diabetes mellitus: Low carbohydrates versus high fiber?&lt;/IDText&gt;&lt;DisplayText&gt;(Kirk, 2006)&lt;/DisplayText&gt;&lt;record&gt;&lt;dates&gt;&lt;pub-dates&gt;&lt;date&gt;Nov&lt;/date&gt;&lt;/pub-dates&gt;&lt;/dates&gt;&lt;isbn&gt;0195-5616&lt;/isbn&gt;&lt;titles&gt;&lt;title&gt;Feline diabetes mellitus: Low carbohydrates versus high fiber?&lt;/title&gt;&lt;/titles&gt;&lt;titles&gt;&lt;secondary-title&gt;Veterinary Clinics of North America-Small Animal Practice&lt;/secondary-title&gt;&lt;/titles&gt;&lt;pages&gt;1297-+&lt;/pages&gt;&lt;number&gt;6&lt;/number&gt;&lt;contributors&gt;&lt;authors&gt;&lt;author&gt;Kirk, C. A.&lt;/author&gt;&lt;/authors&gt;&lt;/contributors&gt;&lt;added-date format="utc"&gt;1264097622&lt;/added-date&gt;&lt;ref-type name="Journal Article"&gt;17&lt;/ref-type&gt;&lt;dates&gt;&lt;year&gt;2006&lt;/year&gt;&lt;/dates&gt;&lt;rec-number&gt;102&lt;/rec-number&gt;&lt;last-updated-date format="utc"&gt;1264097622&lt;/last-updated-date&gt;&lt;accession-num&gt;ISI:000242392900009&lt;/accession-num&gt;&lt;electronic-resource-num&gt;10.1016/j.cvsm.2006.09.004&lt;/electronic-resource-num&gt;&lt;volume&gt;36&lt;/volume&gt;&lt;/record&gt;&lt;/Cite&gt;&lt;/EndNote&gt;</w:instrText>
      </w:r>
      <w:r w:rsidR="00390A5B" w:rsidRPr="00AF0009">
        <w:rPr>
          <w:lang w:val="pt-BR"/>
        </w:rPr>
        <w:fldChar w:fldCharType="separate"/>
      </w:r>
      <w:r w:rsidRPr="00AF0009">
        <w:rPr>
          <w:noProof/>
          <w:lang w:val="pt-BR"/>
        </w:rPr>
        <w:t>(KIRK, 2006)</w:t>
      </w:r>
      <w:r w:rsidR="00390A5B" w:rsidRPr="00AF0009">
        <w:rPr>
          <w:lang w:val="pt-BR"/>
        </w:rPr>
        <w:fldChar w:fldCharType="end"/>
      </w:r>
      <w:r w:rsidR="002A077F" w:rsidRPr="00AF0009">
        <w:rPr>
          <w:lang w:val="pt-BR"/>
        </w:rPr>
        <w:t>.</w:t>
      </w:r>
    </w:p>
    <w:p w:rsidR="002A077F" w:rsidRPr="00AF0009" w:rsidRDefault="002A077F" w:rsidP="00AF0009">
      <w:pPr>
        <w:autoSpaceDE w:val="0"/>
        <w:autoSpaceDN w:val="0"/>
        <w:adjustRightInd w:val="0"/>
        <w:spacing w:after="120" w:line="480" w:lineRule="auto"/>
        <w:ind w:firstLine="567"/>
        <w:jc w:val="both"/>
        <w:rPr>
          <w:lang w:val="pt-BR"/>
        </w:rPr>
      </w:pPr>
      <w:r w:rsidRPr="00AF0009">
        <w:rPr>
          <w:lang w:val="pt-BR"/>
        </w:rPr>
        <w:t>Dietas co</w:t>
      </w:r>
      <w:r w:rsidR="00E01694" w:rsidRPr="00AF0009">
        <w:rPr>
          <w:lang w:val="pt-BR"/>
        </w:rPr>
        <w:t>ntendo</w:t>
      </w:r>
      <w:r w:rsidRPr="00AF0009">
        <w:rPr>
          <w:lang w:val="pt-BR"/>
        </w:rPr>
        <w:t xml:space="preserve"> baixos níveis de carboidrato</w:t>
      </w:r>
      <w:r w:rsidR="00E01694" w:rsidRPr="00AF0009">
        <w:rPr>
          <w:lang w:val="pt-BR"/>
        </w:rPr>
        <w:t>s</w:t>
      </w:r>
      <w:r w:rsidRPr="00AF0009">
        <w:rPr>
          <w:lang w:val="pt-BR"/>
        </w:rPr>
        <w:t xml:space="preserve"> podem </w:t>
      </w:r>
      <w:proofErr w:type="gramStart"/>
      <w:r w:rsidRPr="00AF0009">
        <w:rPr>
          <w:lang w:val="pt-BR"/>
        </w:rPr>
        <w:t>otimizar</w:t>
      </w:r>
      <w:proofErr w:type="gramEnd"/>
      <w:r w:rsidRPr="00AF0009">
        <w:rPr>
          <w:lang w:val="pt-BR"/>
        </w:rPr>
        <w:t xml:space="preserve"> o controle glicêmico no diabetes tipo 2, por diminuir a hiperglicemia e auxiliar na recuperação da toxicidade à glicose</w:t>
      </w:r>
      <w:r w:rsidR="00551E34" w:rsidRPr="00AF0009">
        <w:rPr>
          <w:lang w:val="pt-BR"/>
        </w:rPr>
        <w:t xml:space="preserve"> em gatos</w:t>
      </w:r>
      <w:r w:rsidRPr="00AF0009">
        <w:rPr>
          <w:lang w:val="pt-BR"/>
        </w:rPr>
        <w:t xml:space="preserve"> </w:t>
      </w:r>
      <w:r w:rsidR="00390A5B" w:rsidRPr="00AF0009">
        <w:rPr>
          <w:lang w:val="pt-BR"/>
        </w:rPr>
        <w:fldChar w:fldCharType="begin"/>
      </w:r>
      <w:r w:rsidRPr="00AF0009">
        <w:rPr>
          <w:lang w:val="pt-BR"/>
        </w:rPr>
        <w:instrText xml:space="preserve"> ADDIN EN.CITE &lt;EndNote&gt;&lt;Cite&gt;&lt;Author&gt;Mazzaferro&lt;/Author&gt;&lt;Year&gt;2003&lt;/Year&gt;&lt;IDText&gt;Treatment of feline diabetes mellitus using an alpha-glucosidase inhibitor and a low-carbohydrate diet&lt;/IDText&gt;&lt;DisplayText&gt;(Mazzaferro, Greco&lt;style face="italic"&gt; et al.&lt;/style&gt;, 2003)&lt;/DisplayText&gt;&lt;record&gt;&lt;dates&gt;&lt;pub-dates&gt;&lt;date&gt;Jun&lt;/date&gt;&lt;/pub-dates&gt;&lt;/dates&gt;&lt;urls&gt;&lt;related-urls&gt;&lt;url&gt;&amp;lt;Go to ISI&amp;gt;://000183228300005&lt;/url&gt;&lt;/related-urls&gt;&lt;/urls&gt;&lt;isbn&gt;1098-612X&lt;/isbn&gt;&lt;titles&gt;&lt;title&gt;Treatment of feline diabetes mellitus using an alpha-glucosidase inhibitor and a low-carbohydrate diet&lt;/title&gt;&lt;/titles&gt;&lt;titles&gt;&lt;secondary-title&gt;Journal of Feline Medicine and Surgery&lt;/secondary-title&gt;&lt;/titles&gt;&lt;pages&gt;183-189&lt;/pages&gt;&lt;number&gt;3&lt;/number&gt;&lt;contributors&gt;&lt;authors&gt;&lt;author&gt;Mazzaferro, E. M.&lt;/author&gt;&lt;author&gt;Greco, D. S.&lt;/author&gt;&lt;author&gt;Turner, A. S.&lt;/author&gt;&lt;author&gt;Fettman, M. J.&lt;/author&gt;&lt;/authors&gt;&lt;/contributors&gt;&lt;added-date format="utc"&gt;1285092770&lt;/added-date&gt;&lt;ref-type name="Journal Article"&gt;17&lt;/ref-type&gt;&lt;dates&gt;&lt;year&gt;2003&lt;/year&gt;&lt;/dates&gt;&lt;rec-number&gt;229&lt;/rec-number&gt;&lt;last-updated-date format="utc"&gt;1285092770&lt;/last-updated-date&gt;&lt;accession-num&gt;ISI:000183228300005&lt;/accession-num&gt;&lt;electronic-resource-num&gt;10.1016/s1098-612x(03)00006-8&lt;/electronic-resource-num&gt;&lt;volume&gt;5&lt;/volume&gt;&lt;/record&gt;&lt;/Cite&gt;&lt;/EndNote&gt;</w:instrText>
      </w:r>
      <w:r w:rsidR="00390A5B" w:rsidRPr="00AF0009">
        <w:rPr>
          <w:lang w:val="pt-BR"/>
        </w:rPr>
        <w:fldChar w:fldCharType="separate"/>
      </w:r>
      <w:r w:rsidRPr="00AF0009">
        <w:rPr>
          <w:noProof/>
          <w:lang w:val="pt-BR"/>
        </w:rPr>
        <w:t>(MAZZAFERRO, et al., 2003)</w:t>
      </w:r>
      <w:r w:rsidR="00390A5B" w:rsidRPr="00AF0009">
        <w:rPr>
          <w:lang w:val="pt-BR"/>
        </w:rPr>
        <w:fldChar w:fldCharType="end"/>
      </w:r>
      <w:r w:rsidRPr="00AF0009">
        <w:rPr>
          <w:lang w:val="pt-BR"/>
        </w:rPr>
        <w:t xml:space="preserve">. Uma diminuição na glicemia, </w:t>
      </w:r>
      <w:r w:rsidR="00551E34" w:rsidRPr="00AF0009">
        <w:rPr>
          <w:lang w:val="pt-BR"/>
        </w:rPr>
        <w:t xml:space="preserve">na </w:t>
      </w:r>
      <w:r w:rsidRPr="00AF0009">
        <w:rPr>
          <w:lang w:val="pt-BR"/>
        </w:rPr>
        <w:t xml:space="preserve">concentração de </w:t>
      </w:r>
      <w:proofErr w:type="spellStart"/>
      <w:r w:rsidRPr="00AF0009">
        <w:rPr>
          <w:lang w:val="pt-BR"/>
        </w:rPr>
        <w:t>frutosamina</w:t>
      </w:r>
      <w:proofErr w:type="spellEnd"/>
      <w:r w:rsidRPr="00AF0009">
        <w:rPr>
          <w:lang w:val="pt-BR"/>
        </w:rPr>
        <w:t xml:space="preserve"> e no requerimento de insulina</w:t>
      </w:r>
      <w:r w:rsidR="00551E34" w:rsidRPr="00AF0009">
        <w:rPr>
          <w:lang w:val="pt-BR"/>
        </w:rPr>
        <w:t xml:space="preserve"> exógena</w:t>
      </w:r>
      <w:r w:rsidRPr="00AF0009">
        <w:rPr>
          <w:lang w:val="pt-BR"/>
        </w:rPr>
        <w:t xml:space="preserve"> foi </w:t>
      </w:r>
      <w:r w:rsidR="00E01694" w:rsidRPr="00AF0009">
        <w:rPr>
          <w:lang w:val="pt-BR"/>
        </w:rPr>
        <w:t>evidenciada</w:t>
      </w:r>
      <w:r w:rsidRPr="00AF0009">
        <w:rPr>
          <w:lang w:val="pt-BR"/>
        </w:rPr>
        <w:t xml:space="preserve"> em gatos diabéticos alimentados com dieta úmida contendo baixo teor de carboidrato </w:t>
      </w:r>
      <w:r w:rsidR="00390A5B" w:rsidRPr="00AF0009">
        <w:rPr>
          <w:lang w:val="pt-BR"/>
        </w:rPr>
        <w:fldChar w:fldCharType="begin">
          <w:fldData xml:space="preserve">PEVuZE5vdGU+PENpdGU+PEF1dGhvcj5NYXp6YWZlcnJvPC9BdXRob3I+PFllYXI+MjAwMzwvWWVh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</w:fldData>
        </w:fldChar>
      </w:r>
      <w:r w:rsidRPr="00AF0009">
        <w:rPr>
          <w:lang w:val="pt-BR"/>
        </w:rPr>
        <w:instrText xml:space="preserve"> ADDIN EN.CITE </w:instrText>
      </w:r>
      <w:r w:rsidR="00390A5B" w:rsidRPr="00AF0009">
        <w:rPr>
          <w:lang w:val="pt-BR"/>
        </w:rPr>
        <w:fldChar w:fldCharType="begin">
          <w:fldData xml:space="preserve">PEVuZE5vdGU+PENpdGU+PEF1dGhvcj5NYXp6YWZlcnJvPC9BdXRob3I+PFllYXI+MjAwMzwvWWVh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</w:fldData>
        </w:fldChar>
      </w:r>
      <w:r w:rsidRPr="00AF0009">
        <w:rPr>
          <w:lang w:val="pt-BR"/>
        </w:rPr>
        <w:instrText xml:space="preserve"> ADDIN EN.CITE.DATA </w:instrText>
      </w:r>
      <w:r w:rsidR="00390A5B" w:rsidRPr="00AF0009">
        <w:rPr>
          <w:lang w:val="pt-BR"/>
        </w:rPr>
      </w:r>
      <w:r w:rsidR="00390A5B" w:rsidRPr="00AF0009">
        <w:rPr>
          <w:lang w:val="pt-BR"/>
        </w:rPr>
        <w:fldChar w:fldCharType="end"/>
      </w:r>
      <w:r w:rsidR="00390A5B" w:rsidRPr="00AF0009">
        <w:rPr>
          <w:lang w:val="pt-BR"/>
        </w:rPr>
      </w:r>
      <w:r w:rsidR="00390A5B" w:rsidRPr="00AF0009">
        <w:rPr>
          <w:lang w:val="pt-BR"/>
        </w:rPr>
        <w:fldChar w:fldCharType="separate"/>
      </w:r>
      <w:r w:rsidRPr="00AF0009">
        <w:rPr>
          <w:noProof/>
          <w:lang w:val="pt-BR"/>
        </w:rPr>
        <w:t>(FRANK, et al., 2001, MAZZAFERRO, et al., 2003)</w:t>
      </w:r>
      <w:r w:rsidR="00390A5B" w:rsidRPr="00AF0009">
        <w:rPr>
          <w:lang w:val="pt-BR"/>
        </w:rPr>
        <w:fldChar w:fldCharType="end"/>
      </w:r>
      <w:r w:rsidRPr="00AF0009">
        <w:rPr>
          <w:lang w:val="pt-BR"/>
        </w:rPr>
        <w:t xml:space="preserve">. </w:t>
      </w:r>
    </w:p>
    <w:p w:rsidR="002A077F" w:rsidRPr="00AF0009" w:rsidRDefault="00E01694" w:rsidP="00AF0009">
      <w:pPr>
        <w:autoSpaceDE w:val="0"/>
        <w:autoSpaceDN w:val="0"/>
        <w:adjustRightInd w:val="0"/>
        <w:spacing w:after="120" w:line="480" w:lineRule="auto"/>
        <w:ind w:firstLine="567"/>
        <w:jc w:val="both"/>
        <w:rPr>
          <w:lang w:val="pt-BR"/>
        </w:rPr>
      </w:pPr>
      <w:r w:rsidRPr="00AF0009">
        <w:rPr>
          <w:lang w:val="pt-BR"/>
        </w:rPr>
        <w:t>Estudos realizados com o</w:t>
      </w:r>
      <w:r w:rsidR="00B01B12" w:rsidRPr="00AF0009">
        <w:rPr>
          <w:lang w:val="pt-BR"/>
        </w:rPr>
        <w:t xml:space="preserve"> tratamento de gatos diabéticos com glargina, que reduz a toxicidade à glicose, associado</w:t>
      </w:r>
      <w:r w:rsidRPr="00AF0009">
        <w:rPr>
          <w:lang w:val="pt-BR"/>
        </w:rPr>
        <w:t>s</w:t>
      </w:r>
      <w:r w:rsidR="00B01B12" w:rsidRPr="00AF0009">
        <w:rPr>
          <w:lang w:val="pt-BR"/>
        </w:rPr>
        <w:t xml:space="preserve"> </w:t>
      </w:r>
      <w:r w:rsidR="00B400B4">
        <w:rPr>
          <w:lang w:val="pt-BR"/>
        </w:rPr>
        <w:t>à</w:t>
      </w:r>
      <w:r w:rsidR="002A077F" w:rsidRPr="00AF0009">
        <w:rPr>
          <w:lang w:val="pt-BR"/>
        </w:rPr>
        <w:t xml:space="preserve"> dieta contendo altos níveis protéicos e baixos níveis de carboidrato</w:t>
      </w:r>
      <w:r w:rsidRPr="00AF0009">
        <w:rPr>
          <w:lang w:val="pt-BR"/>
        </w:rPr>
        <w:t>s</w:t>
      </w:r>
      <w:r w:rsidR="002A077F" w:rsidRPr="00AF0009">
        <w:rPr>
          <w:lang w:val="pt-BR"/>
        </w:rPr>
        <w:t xml:space="preserve"> result</w:t>
      </w:r>
      <w:r w:rsidRPr="00AF0009">
        <w:rPr>
          <w:lang w:val="pt-BR"/>
        </w:rPr>
        <w:t>aram</w:t>
      </w:r>
      <w:r w:rsidR="002A077F" w:rsidRPr="00AF0009">
        <w:rPr>
          <w:lang w:val="pt-BR"/>
        </w:rPr>
        <w:t xml:space="preserve"> em uma alta taxa de remissão em gatos diabéticos recém diagnosticados </w:t>
      </w:r>
      <w:r w:rsidR="00390A5B" w:rsidRPr="00AF0009">
        <w:rPr>
          <w:lang w:val="pt-BR"/>
        </w:rPr>
        <w:fldChar w:fldCharType="begin"/>
      </w:r>
      <w:r w:rsidR="002A077F" w:rsidRPr="00AF0009">
        <w:rPr>
          <w:lang w:val="pt-BR"/>
        </w:rPr>
        <w:instrText xml:space="preserve"> ADDIN EN.CITE &lt;EndNote&gt;&lt;Cite&gt;&lt;Author&gt;Marshall&lt;/Author&gt;&lt;Year&gt;2004&lt;/Year&gt;&lt;IDText&gt;Insulin Glargine and a High Protein-Low Carbohydrate Diet Are Associated With High Remission Rates in Newly Diagnosed Diabetic Cats.&lt;/IDText&gt;&lt;DisplayText&gt;(Marshall e J.S., 2004)&lt;/DisplayText&gt;&lt;record&gt;&lt;titles&gt;&lt;title&gt;Insulin Glargine and a High Protein-Low Carbohydrate Diet Are Associated With High Remission Rates in Newly Diagnosed Diabetic Cats.&lt;/title&gt;&lt;/titles&gt;&lt;titles&gt;&lt;secondary-title&gt;Journal of Veterinary internal Medicine&lt;/secondary-title&gt;&lt;/titles&gt;&lt;pages&gt;401&lt;/pages&gt;&lt;contributors&gt;&lt;authors&gt;&lt;author&gt;Marshall, R.D.&lt;/author&gt;&lt;author&gt;Rand. J.S.&lt;/author&gt;&lt;/authors&gt;&lt;/contributors&gt;&lt;added-date format="utc"&gt;1285096281&lt;/added-date&gt;&lt;ref-type name="Journal Article"&gt;17&lt;/ref-type&gt;&lt;dates&gt;&lt;year&gt;2004&lt;/year&gt;&lt;/dates&gt;&lt;rec-number&gt;234&lt;/rec-number&gt;&lt;last-updated-date format="utc"&gt;1285096392&lt;/last-updated-date&gt;&lt;volume&gt;18&lt;/volume&gt;&lt;/record&gt;&lt;/Cite&gt;&lt;/EndNote&gt;</w:instrText>
      </w:r>
      <w:r w:rsidR="00390A5B" w:rsidRPr="00AF0009">
        <w:rPr>
          <w:lang w:val="pt-BR"/>
        </w:rPr>
        <w:fldChar w:fldCharType="separate"/>
      </w:r>
      <w:r w:rsidR="002A077F" w:rsidRPr="00AF0009">
        <w:rPr>
          <w:noProof/>
          <w:lang w:val="pt-BR"/>
        </w:rPr>
        <w:t>(MARSHALL &amp; RAND, 2004</w:t>
      </w:r>
      <w:r w:rsidR="00930AC9">
        <w:rPr>
          <w:noProof/>
          <w:lang w:val="pt-BR"/>
        </w:rPr>
        <w:t>a</w:t>
      </w:r>
      <w:r w:rsidR="00B01B12" w:rsidRPr="00AF0009">
        <w:rPr>
          <w:noProof/>
          <w:lang w:val="pt-BR"/>
        </w:rPr>
        <w:t>; BOARI, 2008</w:t>
      </w:r>
      <w:r w:rsidR="00456EFF" w:rsidRPr="00AF0009">
        <w:rPr>
          <w:noProof/>
          <w:lang w:val="pt-BR"/>
        </w:rPr>
        <w:t>; ROOMP &amp; RAND, 2009</w:t>
      </w:r>
      <w:r w:rsidR="002A077F" w:rsidRPr="00AF0009">
        <w:rPr>
          <w:noProof/>
          <w:lang w:val="pt-BR"/>
        </w:rPr>
        <w:t>)</w:t>
      </w:r>
      <w:r w:rsidR="00390A5B" w:rsidRPr="00AF0009">
        <w:rPr>
          <w:lang w:val="pt-BR"/>
        </w:rPr>
        <w:fldChar w:fldCharType="end"/>
      </w:r>
      <w:r w:rsidR="002A077F" w:rsidRPr="00AF0009">
        <w:rPr>
          <w:lang w:val="pt-BR"/>
        </w:rPr>
        <w:t>.</w:t>
      </w:r>
    </w:p>
    <w:p w:rsidR="002A077F" w:rsidRPr="00AF0009" w:rsidRDefault="002A077F" w:rsidP="00AF0009">
      <w:pPr>
        <w:spacing w:line="480" w:lineRule="auto"/>
        <w:jc w:val="both"/>
        <w:rPr>
          <w:lang w:val="pt-BR"/>
        </w:rPr>
      </w:pPr>
    </w:p>
    <w:p w:rsidR="002A077F" w:rsidRPr="00AF0009" w:rsidRDefault="009C0CB1" w:rsidP="00AF0009">
      <w:pPr>
        <w:spacing w:line="480" w:lineRule="auto"/>
        <w:jc w:val="center"/>
        <w:rPr>
          <w:b/>
          <w:lang w:val="pt-BR"/>
        </w:rPr>
      </w:pPr>
      <w:r w:rsidRPr="00AF0009">
        <w:rPr>
          <w:b/>
          <w:lang w:val="pt-BR"/>
        </w:rPr>
        <w:t>CONCLUS</w:t>
      </w:r>
      <w:r w:rsidR="001522DA">
        <w:rPr>
          <w:b/>
          <w:lang w:val="pt-BR"/>
        </w:rPr>
        <w:t>ÕES</w:t>
      </w:r>
    </w:p>
    <w:p w:rsidR="00B347C4" w:rsidRPr="00B347C4" w:rsidRDefault="002A077F" w:rsidP="00B347C4">
      <w:pPr>
        <w:autoSpaceDE w:val="0"/>
        <w:autoSpaceDN w:val="0"/>
        <w:adjustRightInd w:val="0"/>
        <w:spacing w:after="120" w:line="480" w:lineRule="auto"/>
        <w:ind w:firstLine="567"/>
        <w:jc w:val="both"/>
        <w:rPr>
          <w:lang w:val="pt-BR"/>
        </w:rPr>
      </w:pPr>
      <w:r w:rsidRPr="00AF0009">
        <w:rPr>
          <w:lang w:val="pt-BR"/>
        </w:rPr>
        <w:t xml:space="preserve">Com base </w:t>
      </w:r>
      <w:r w:rsidR="00FB0EAC" w:rsidRPr="00AF0009">
        <w:rPr>
          <w:lang w:val="pt-BR"/>
        </w:rPr>
        <w:t xml:space="preserve">nas informações obtidas, </w:t>
      </w:r>
      <w:r w:rsidRPr="00AF0009">
        <w:rPr>
          <w:lang w:val="pt-BR"/>
        </w:rPr>
        <w:t>sugere-se que</w:t>
      </w:r>
      <w:r w:rsidR="00150BEB" w:rsidRPr="00AF0009">
        <w:rPr>
          <w:lang w:val="pt-BR"/>
        </w:rPr>
        <w:t xml:space="preserve"> a utilização da</w:t>
      </w:r>
      <w:r w:rsidRPr="00AF0009">
        <w:rPr>
          <w:lang w:val="pt-BR"/>
        </w:rPr>
        <w:t xml:space="preserve"> glargina</w:t>
      </w:r>
      <w:r w:rsidR="00B400B4">
        <w:rPr>
          <w:lang w:val="pt-BR"/>
        </w:rPr>
        <w:t>,</w:t>
      </w:r>
      <w:r w:rsidRPr="00AF0009">
        <w:rPr>
          <w:lang w:val="pt-BR"/>
        </w:rPr>
        <w:t xml:space="preserve"> </w:t>
      </w:r>
      <w:proofErr w:type="gramStart"/>
      <w:r w:rsidRPr="00AF0009">
        <w:rPr>
          <w:lang w:val="pt-BR"/>
        </w:rPr>
        <w:t>associada</w:t>
      </w:r>
      <w:proofErr w:type="gramEnd"/>
      <w:r w:rsidRPr="00AF0009">
        <w:rPr>
          <w:lang w:val="pt-BR"/>
        </w:rPr>
        <w:t xml:space="preserve"> a uma dieta</w:t>
      </w:r>
      <w:r w:rsidR="00FB0EAC" w:rsidRPr="00AF0009">
        <w:rPr>
          <w:lang w:val="pt-BR"/>
        </w:rPr>
        <w:t xml:space="preserve"> contendo altos níveis protéicos e baixos níveis de carboidratos</w:t>
      </w:r>
      <w:r w:rsidR="00B400B4">
        <w:rPr>
          <w:lang w:val="pt-BR"/>
        </w:rPr>
        <w:t>,</w:t>
      </w:r>
      <w:r w:rsidRPr="00AF0009">
        <w:rPr>
          <w:lang w:val="pt-BR"/>
        </w:rPr>
        <w:t xml:space="preserve"> dev</w:t>
      </w:r>
      <w:r w:rsidR="00B400B4">
        <w:rPr>
          <w:lang w:val="pt-BR"/>
        </w:rPr>
        <w:t>a</w:t>
      </w:r>
      <w:r w:rsidRPr="00AF0009">
        <w:rPr>
          <w:lang w:val="pt-BR"/>
        </w:rPr>
        <w:t xml:space="preserve"> ser considerad</w:t>
      </w:r>
      <w:r w:rsidR="00150BEB" w:rsidRPr="00AF0009">
        <w:rPr>
          <w:lang w:val="pt-BR"/>
        </w:rPr>
        <w:t>a</w:t>
      </w:r>
      <w:r w:rsidRPr="00AF0009">
        <w:rPr>
          <w:lang w:val="pt-BR"/>
        </w:rPr>
        <w:t xml:space="preserve"> como o tratamento preferencial de gatos diabéticos</w:t>
      </w:r>
      <w:r w:rsidR="00FB0EAC" w:rsidRPr="00AF0009">
        <w:rPr>
          <w:lang w:val="pt-BR"/>
        </w:rPr>
        <w:t xml:space="preserve">, </w:t>
      </w:r>
      <w:r w:rsidR="00EC3109">
        <w:rPr>
          <w:lang w:val="pt-BR"/>
        </w:rPr>
        <w:t>devido a sua</w:t>
      </w:r>
      <w:r w:rsidR="00B400B4">
        <w:rPr>
          <w:lang w:val="pt-BR"/>
        </w:rPr>
        <w:t xml:space="preserve"> </w:t>
      </w:r>
      <w:r w:rsidR="00150BEB" w:rsidRPr="00AF0009">
        <w:rPr>
          <w:lang w:val="pt-BR"/>
        </w:rPr>
        <w:t>efic</w:t>
      </w:r>
      <w:r w:rsidR="00B400B4">
        <w:rPr>
          <w:lang w:val="pt-BR"/>
        </w:rPr>
        <w:t>ácia</w:t>
      </w:r>
      <w:r w:rsidR="00FB0EAC" w:rsidRPr="00AF0009">
        <w:rPr>
          <w:lang w:val="pt-BR"/>
        </w:rPr>
        <w:t xml:space="preserve"> </w:t>
      </w:r>
      <w:r w:rsidR="00B400B4">
        <w:rPr>
          <w:lang w:val="pt-BR"/>
        </w:rPr>
        <w:t>n</w:t>
      </w:r>
      <w:r w:rsidR="00FB0EAC" w:rsidRPr="00AF0009">
        <w:rPr>
          <w:lang w:val="pt-BR"/>
        </w:rPr>
        <w:t>a remissão da doença</w:t>
      </w:r>
      <w:r w:rsidRPr="00AF0009">
        <w:rPr>
          <w:lang w:val="pt-BR"/>
        </w:rPr>
        <w:t xml:space="preserve">. </w:t>
      </w:r>
      <w:r w:rsidR="00B347C4">
        <w:rPr>
          <w:b/>
          <w:noProof/>
          <w:lang w:val="pt-BR"/>
        </w:rPr>
        <w:br w:type="page"/>
      </w:r>
    </w:p>
    <w:p w:rsidR="00AB138D" w:rsidRPr="002A5DE9" w:rsidRDefault="00AB138D" w:rsidP="00AF0009">
      <w:pPr>
        <w:spacing w:line="480" w:lineRule="auto"/>
        <w:jc w:val="center"/>
        <w:rPr>
          <w:b/>
          <w:noProof/>
        </w:rPr>
      </w:pPr>
      <w:r w:rsidRPr="002A5DE9">
        <w:rPr>
          <w:b/>
          <w:noProof/>
        </w:rPr>
        <w:lastRenderedPageBreak/>
        <w:t>REFERÊNCIAS</w:t>
      </w:r>
    </w:p>
    <w:p w:rsidR="00B347C4" w:rsidRPr="00B347C4" w:rsidRDefault="00B347C4" w:rsidP="00AF0009">
      <w:pPr>
        <w:spacing w:line="480" w:lineRule="auto"/>
        <w:jc w:val="both"/>
        <w:rPr>
          <w:noProof/>
        </w:rPr>
      </w:pPr>
      <w:r w:rsidRPr="00B347C4">
        <w:rPr>
          <w:noProof/>
        </w:rPr>
        <w:t xml:space="preserve">APPLETON, D. J.; RAND, J.S.; SUNVOLD, G.D. Insulin sensitivity decreases with obesity, and lean cats with low insulin sensitivity are at greatest risk of glucose intolerance with weight gain. </w:t>
      </w:r>
      <w:r w:rsidRPr="00B347C4">
        <w:rPr>
          <w:b/>
          <w:noProof/>
        </w:rPr>
        <w:t>Journal of Feline Medicine and Surgery</w:t>
      </w:r>
      <w:r w:rsidRPr="00B347C4">
        <w:rPr>
          <w:noProof/>
        </w:rPr>
        <w:t>, v. 3, p. 211–228, 2001.</w:t>
      </w:r>
    </w:p>
    <w:p w:rsidR="00B347C4" w:rsidRPr="00B347C4" w:rsidRDefault="00B347C4" w:rsidP="00AF0009">
      <w:pPr>
        <w:spacing w:line="480" w:lineRule="auto"/>
        <w:jc w:val="both"/>
        <w:rPr>
          <w:b/>
          <w:noProof/>
        </w:rPr>
      </w:pPr>
      <w:r w:rsidRPr="00B347C4">
        <w:rPr>
          <w:noProof/>
        </w:rPr>
        <w:t xml:space="preserve">APTEKMANN, K. P.; CORADINI M.; ARMSTRONG P.J.; RAND J.S. Owner experience and satisfaction in treating a pet diagnosed with diabetes mellitus. In: PROCEEDINGS WORLD SMALL ANIMAL VETERINARY ASSOCIATION, 2009, São Paulo, Brasil. </w:t>
      </w:r>
      <w:r w:rsidRPr="00B347C4">
        <w:rPr>
          <w:b/>
          <w:noProof/>
        </w:rPr>
        <w:t>Proceedings</w:t>
      </w:r>
      <w:r w:rsidRPr="00B347C4">
        <w:rPr>
          <w:noProof/>
        </w:rPr>
        <w:t>…São Paulo: ANCLIVEPA, 2009. (CD-ROM)</w:t>
      </w:r>
    </w:p>
    <w:p w:rsidR="00B347C4" w:rsidRPr="00B347C4" w:rsidRDefault="00B347C4" w:rsidP="00AF0009">
      <w:pPr>
        <w:spacing w:line="480" w:lineRule="auto"/>
        <w:jc w:val="both"/>
        <w:rPr>
          <w:noProof/>
        </w:rPr>
      </w:pPr>
      <w:r w:rsidRPr="00B347C4">
        <w:rPr>
          <w:noProof/>
        </w:rPr>
        <w:t xml:space="preserve">BENNETT, N.; GRECO, D. S.; PETERSON, M. E.; KIRK, C.; MATHES, M.; FETTMAN, M. J. Comparison of a low carbohydrate-low fiber diet and a moderate carbohydrate-high fiber diet in the management of feline diabetes mellitus. </w:t>
      </w:r>
      <w:r w:rsidRPr="00B347C4">
        <w:rPr>
          <w:b/>
          <w:noProof/>
        </w:rPr>
        <w:t>Journal of Feline Medicine and Surgery</w:t>
      </w:r>
      <w:r w:rsidRPr="00B347C4">
        <w:rPr>
          <w:noProof/>
        </w:rPr>
        <w:t>, v. 8, n. 2, p. 73-84, 2006.</w:t>
      </w:r>
    </w:p>
    <w:p w:rsidR="00B347C4" w:rsidRPr="00B347C4" w:rsidRDefault="00B347C4" w:rsidP="00AF0009">
      <w:pPr>
        <w:spacing w:line="480" w:lineRule="auto"/>
        <w:rPr>
          <w:noProof/>
        </w:rPr>
      </w:pPr>
      <w:r w:rsidRPr="00B347C4">
        <w:rPr>
          <w:noProof/>
        </w:rPr>
        <w:t xml:space="preserve">BOARI, A.; ASTE, G.; ROCCONI, F.; DALESSANDRI, A.; VITA, S. Glargine insulin and high-protein-low-carbohydrate diet in cats with diabetes mellitus. </w:t>
      </w:r>
      <w:r w:rsidRPr="00B347C4">
        <w:rPr>
          <w:b/>
          <w:noProof/>
        </w:rPr>
        <w:t>Veterinary Research Communications</w:t>
      </w:r>
      <w:r w:rsidRPr="00B347C4">
        <w:rPr>
          <w:noProof/>
        </w:rPr>
        <w:t>, v. 32, p.  243-245, 2008.</w:t>
      </w:r>
    </w:p>
    <w:p w:rsidR="00B347C4" w:rsidRPr="00B347C4" w:rsidRDefault="00B347C4" w:rsidP="00AF0009">
      <w:pPr>
        <w:spacing w:line="480" w:lineRule="auto"/>
        <w:jc w:val="both"/>
        <w:rPr>
          <w:noProof/>
        </w:rPr>
      </w:pPr>
      <w:r w:rsidRPr="00B347C4">
        <w:rPr>
          <w:noProof/>
        </w:rPr>
        <w:t xml:space="preserve">COSTACOU, T.; MAYER-DAVIS, E. J. Nutrition and prevention of type 2 diabetes. </w:t>
      </w:r>
      <w:r w:rsidRPr="00B347C4">
        <w:rPr>
          <w:b/>
          <w:noProof/>
        </w:rPr>
        <w:t>Annual Review of Nutrition</w:t>
      </w:r>
      <w:r w:rsidRPr="00B347C4">
        <w:rPr>
          <w:noProof/>
        </w:rPr>
        <w:t>, v. 23, p. 147-170, 2003.</w:t>
      </w:r>
    </w:p>
    <w:p w:rsidR="00B347C4" w:rsidRPr="00B347C4" w:rsidRDefault="00B347C4" w:rsidP="00AF0009">
      <w:pPr>
        <w:spacing w:line="480" w:lineRule="auto"/>
        <w:jc w:val="both"/>
        <w:rPr>
          <w:noProof/>
        </w:rPr>
      </w:pPr>
      <w:r w:rsidRPr="00B347C4">
        <w:rPr>
          <w:noProof/>
        </w:rPr>
        <w:t xml:space="preserve">FELDMAN, E. C.; NELSON, R.W. </w:t>
      </w:r>
      <w:r w:rsidRPr="00B347C4">
        <w:rPr>
          <w:i/>
          <w:noProof/>
        </w:rPr>
        <w:t>Feline diabetes mellitus</w:t>
      </w:r>
      <w:r w:rsidRPr="00B347C4">
        <w:rPr>
          <w:noProof/>
        </w:rPr>
        <w:t xml:space="preserve">. In: FELDMAN, E. C.; NELSON, R.W. (Ed.). </w:t>
      </w:r>
      <w:r w:rsidRPr="00B347C4">
        <w:rPr>
          <w:b/>
          <w:noProof/>
        </w:rPr>
        <w:t>Canine and feline endocrinology and reproduction</w:t>
      </w:r>
      <w:r w:rsidRPr="00B347C4">
        <w:rPr>
          <w:noProof/>
        </w:rPr>
        <w:t xml:space="preserve">. 3.ed. St Louis: WB Saunders Co, 2004. p.486-538. </w:t>
      </w:r>
    </w:p>
    <w:p w:rsidR="00B347C4" w:rsidRPr="00B347C4" w:rsidRDefault="00B347C4" w:rsidP="00AF0009">
      <w:pPr>
        <w:spacing w:line="480" w:lineRule="auto"/>
        <w:jc w:val="both"/>
        <w:rPr>
          <w:noProof/>
        </w:rPr>
      </w:pPr>
      <w:r w:rsidRPr="00B347C4">
        <w:rPr>
          <w:noProof/>
        </w:rPr>
        <w:t xml:space="preserve">FRANK, G.; ANDERSON, W.; PAZAK, H.; HODGKINS, E.; BALLAM, J.; LAFLAMME, D. Use of a high-protein diet in the management of feline diabetes mellitus. </w:t>
      </w:r>
      <w:r w:rsidRPr="00B347C4">
        <w:rPr>
          <w:b/>
          <w:noProof/>
        </w:rPr>
        <w:t>Veterinary therapeutics : research in applied veterinary medicine</w:t>
      </w:r>
      <w:r w:rsidRPr="00B347C4">
        <w:rPr>
          <w:noProof/>
        </w:rPr>
        <w:t>, v. 2, n. 3, p. 238-246, 2001.</w:t>
      </w:r>
    </w:p>
    <w:p w:rsidR="00B347C4" w:rsidRPr="00B347C4" w:rsidRDefault="00B347C4" w:rsidP="00AF0009">
      <w:pPr>
        <w:spacing w:line="480" w:lineRule="auto"/>
        <w:jc w:val="both"/>
        <w:rPr>
          <w:noProof/>
        </w:rPr>
      </w:pPr>
      <w:r w:rsidRPr="00B347C4">
        <w:rPr>
          <w:noProof/>
        </w:rPr>
        <w:t xml:space="preserve">KIRK, C. A. Feline diabetes mellitus: Low carbohydrates versus high fiber? </w:t>
      </w:r>
      <w:r w:rsidRPr="00B347C4">
        <w:rPr>
          <w:b/>
          <w:noProof/>
        </w:rPr>
        <w:t>Veterinary Clinics of North America-Small Animal Practice</w:t>
      </w:r>
      <w:r w:rsidRPr="00B347C4">
        <w:rPr>
          <w:noProof/>
        </w:rPr>
        <w:t>, v. 36, n. 6, p. 1297-1301, 2006.</w:t>
      </w:r>
    </w:p>
    <w:p w:rsidR="00B347C4" w:rsidRPr="00B347C4" w:rsidRDefault="00B347C4" w:rsidP="00AF0009">
      <w:pPr>
        <w:spacing w:line="480" w:lineRule="auto"/>
        <w:jc w:val="both"/>
        <w:rPr>
          <w:noProof/>
        </w:rPr>
      </w:pPr>
      <w:r w:rsidRPr="00B347C4">
        <w:rPr>
          <w:noProof/>
          <w:lang w:val="pt-BR"/>
        </w:rPr>
        <w:lastRenderedPageBreak/>
        <w:t xml:space="preserve">KIRK, C. A. Gatos normales. </w:t>
      </w:r>
      <w:r w:rsidRPr="00B347C4">
        <w:rPr>
          <w:noProof/>
        </w:rPr>
        <w:t>In: HAND, M. S.;</w:t>
      </w:r>
      <w:r w:rsidRPr="00B347C4">
        <w:t xml:space="preserve"> THATCHER, C.D.; REMILLARD, R.L.; ROUDEBUSH, P. (Ed.)</w:t>
      </w:r>
      <w:r w:rsidRPr="00B347C4">
        <w:rPr>
          <w:b/>
          <w:noProof/>
        </w:rPr>
        <w:t xml:space="preserve"> Nutrición Clínica en Pequeños Animales</w:t>
      </w:r>
      <w:r w:rsidRPr="00B347C4">
        <w:rPr>
          <w:noProof/>
        </w:rPr>
        <w:t xml:space="preserve">. 4.ed. Bogotá: </w:t>
      </w:r>
      <w:proofErr w:type="spellStart"/>
      <w:r w:rsidRPr="00B347C4">
        <w:t>Panamericana</w:t>
      </w:r>
      <w:proofErr w:type="spellEnd"/>
      <w:r w:rsidRPr="00B347C4">
        <w:rPr>
          <w:noProof/>
        </w:rPr>
        <w:t>, 2000. 1192p.</w:t>
      </w:r>
    </w:p>
    <w:p w:rsidR="00B347C4" w:rsidRPr="00B347C4" w:rsidRDefault="00B347C4" w:rsidP="00AF0009">
      <w:pPr>
        <w:spacing w:line="480" w:lineRule="auto"/>
        <w:jc w:val="both"/>
        <w:rPr>
          <w:noProof/>
        </w:rPr>
      </w:pPr>
      <w:r w:rsidRPr="00B347C4">
        <w:rPr>
          <w:noProof/>
        </w:rPr>
        <w:t xml:space="preserve">MARSHALL, R. D.; RAND, J. S. Insulin glargine and a high protein-low carbohydrate diet are associated with high remission rates in newly diagnosed diabetic cats. </w:t>
      </w:r>
      <w:r w:rsidRPr="00B347C4">
        <w:rPr>
          <w:b/>
          <w:noProof/>
        </w:rPr>
        <w:t>Journal of Veterinary internal Medicine</w:t>
      </w:r>
      <w:r w:rsidRPr="00B347C4">
        <w:rPr>
          <w:noProof/>
        </w:rPr>
        <w:t>, v. 18, p. 401, 2004a.</w:t>
      </w:r>
    </w:p>
    <w:p w:rsidR="00B347C4" w:rsidRPr="00B347C4" w:rsidRDefault="00B347C4" w:rsidP="00AF0009">
      <w:pPr>
        <w:spacing w:line="480" w:lineRule="auto"/>
        <w:jc w:val="both"/>
        <w:rPr>
          <w:noProof/>
        </w:rPr>
      </w:pPr>
      <w:r w:rsidRPr="00B347C4">
        <w:rPr>
          <w:noProof/>
        </w:rPr>
        <w:t>MARSHALL, R. D.; RAND, J.S.; MORTON, J.M.</w:t>
      </w:r>
      <w:r w:rsidRPr="00B347C4">
        <w:rPr>
          <w:i/>
          <w:noProof/>
        </w:rPr>
        <w:t xml:space="preserve"> </w:t>
      </w:r>
      <w:r w:rsidRPr="00B347C4">
        <w:rPr>
          <w:noProof/>
        </w:rPr>
        <w:t xml:space="preserve">Glargine and protamine zinc insulin have a longer duration of action and result in lower mean daily glucose concentrations than lente insulin in healthy cats. </w:t>
      </w:r>
      <w:r w:rsidRPr="00B347C4">
        <w:rPr>
          <w:b/>
          <w:noProof/>
        </w:rPr>
        <w:t>Journal of Veterinary Pharmacology and Therapeutics</w:t>
      </w:r>
      <w:r w:rsidRPr="00B347C4">
        <w:rPr>
          <w:noProof/>
        </w:rPr>
        <w:t>, v. 31, n. 3, p. 205-212, 2008.</w:t>
      </w:r>
    </w:p>
    <w:p w:rsidR="00B347C4" w:rsidRPr="00B347C4" w:rsidRDefault="00B347C4" w:rsidP="00AF0009">
      <w:pPr>
        <w:spacing w:line="480" w:lineRule="auto"/>
        <w:jc w:val="both"/>
        <w:rPr>
          <w:noProof/>
        </w:rPr>
      </w:pPr>
      <w:r w:rsidRPr="00B347C4">
        <w:rPr>
          <w:noProof/>
        </w:rPr>
        <w:t xml:space="preserve">MARSHALL, R. D.; RAND, J.S.; MORTON, J.M. Treatment of newly diagnosed diabetic cats with glargine insulin improves glycaemic control and results in higher probability of remission than protamine zinc and lente insulins. </w:t>
      </w:r>
      <w:r w:rsidRPr="00B347C4">
        <w:rPr>
          <w:b/>
          <w:noProof/>
        </w:rPr>
        <w:t>Journal of Feline Medicine and Surgery</w:t>
      </w:r>
      <w:r w:rsidRPr="00B347C4">
        <w:rPr>
          <w:noProof/>
        </w:rPr>
        <w:t>, v. 11, n. 8, p. 683-691, 2009.</w:t>
      </w:r>
    </w:p>
    <w:p w:rsidR="00B347C4" w:rsidRPr="00B347C4" w:rsidRDefault="00B347C4" w:rsidP="00930AC9">
      <w:pPr>
        <w:spacing w:line="480" w:lineRule="auto"/>
        <w:rPr>
          <w:noProof/>
        </w:rPr>
      </w:pPr>
      <w:r w:rsidRPr="00B347C4">
        <w:rPr>
          <w:noProof/>
        </w:rPr>
        <w:t xml:space="preserve">MARSHALL, R.D.; RAND, J.S. Insulin glargine and the treatment of feline diabetes mellitus (abstract). </w:t>
      </w:r>
      <w:r w:rsidRPr="00B347C4">
        <w:rPr>
          <w:b/>
          <w:noProof/>
        </w:rPr>
        <w:t>Journal of Veterinary Internal Medicine</w:t>
      </w:r>
      <w:r w:rsidRPr="00B347C4">
        <w:rPr>
          <w:i/>
          <w:noProof/>
        </w:rPr>
        <w:t xml:space="preserve">, </w:t>
      </w:r>
      <w:r w:rsidRPr="00B347C4">
        <w:rPr>
          <w:noProof/>
        </w:rPr>
        <w:t>v.</w:t>
      </w:r>
      <w:r w:rsidRPr="00B347C4">
        <w:rPr>
          <w:b/>
          <w:noProof/>
        </w:rPr>
        <w:t xml:space="preserve"> </w:t>
      </w:r>
      <w:r w:rsidRPr="00B347C4">
        <w:rPr>
          <w:noProof/>
        </w:rPr>
        <w:t>18, p. 443, 2004b.</w:t>
      </w:r>
    </w:p>
    <w:p w:rsidR="00B347C4" w:rsidRPr="00B347C4" w:rsidRDefault="00B347C4" w:rsidP="00930AC9">
      <w:pPr>
        <w:spacing w:line="480" w:lineRule="auto"/>
        <w:rPr>
          <w:noProof/>
        </w:rPr>
      </w:pPr>
      <w:r w:rsidRPr="00B347C4">
        <w:rPr>
          <w:noProof/>
        </w:rPr>
        <w:t xml:space="preserve">MARSHALL, R.D.; RAND, J.S. Treatment with insulin glargine results in higher remission rates than lente or protamine zinc insulins in newly diagnosed diabetic cats (abstract). </w:t>
      </w:r>
      <w:r w:rsidRPr="00B347C4">
        <w:rPr>
          <w:b/>
          <w:noProof/>
        </w:rPr>
        <w:t>Journal of Veterinary Internal Medicine</w:t>
      </w:r>
      <w:r w:rsidRPr="00B347C4">
        <w:rPr>
          <w:noProof/>
        </w:rPr>
        <w:t>, v. 19, p. 425, 2005.</w:t>
      </w:r>
    </w:p>
    <w:p w:rsidR="00B347C4" w:rsidRPr="00B347C4" w:rsidRDefault="00B347C4" w:rsidP="00AF0009">
      <w:pPr>
        <w:spacing w:line="480" w:lineRule="auto"/>
        <w:jc w:val="both"/>
        <w:rPr>
          <w:noProof/>
        </w:rPr>
      </w:pPr>
      <w:r w:rsidRPr="00B347C4">
        <w:rPr>
          <w:noProof/>
        </w:rPr>
        <w:t xml:space="preserve">MARTIN, G. J., RAND J.S. Current understanding of feline diabetes: part 2, treatment. </w:t>
      </w:r>
      <w:r w:rsidRPr="00B347C4">
        <w:rPr>
          <w:b/>
          <w:noProof/>
        </w:rPr>
        <w:t>Journal of Feline Medicine and Surgery</w:t>
      </w:r>
      <w:r w:rsidRPr="00B347C4">
        <w:rPr>
          <w:noProof/>
        </w:rPr>
        <w:t>, v. 2, p. 3–17, 2000.</w:t>
      </w:r>
    </w:p>
    <w:p w:rsidR="00B347C4" w:rsidRPr="00B347C4" w:rsidRDefault="00B347C4" w:rsidP="00AF0009">
      <w:pPr>
        <w:spacing w:line="480" w:lineRule="auto"/>
        <w:jc w:val="both"/>
        <w:rPr>
          <w:noProof/>
        </w:rPr>
      </w:pPr>
      <w:r w:rsidRPr="00B347C4">
        <w:rPr>
          <w:noProof/>
        </w:rPr>
        <w:t>MARTIN, G. J.</w:t>
      </w:r>
      <w:r>
        <w:rPr>
          <w:noProof/>
        </w:rPr>
        <w:t>;</w:t>
      </w:r>
      <w:r w:rsidRPr="00B347C4">
        <w:rPr>
          <w:noProof/>
        </w:rPr>
        <w:t xml:space="preserve"> RAND, J. S. Lack of correlation between feeding and blood glucose in diabetic cats. In: 15</w:t>
      </w:r>
      <w:r w:rsidRPr="00B347C4">
        <w:rPr>
          <w:noProof/>
          <w:vertAlign w:val="superscript"/>
        </w:rPr>
        <w:t>th</w:t>
      </w:r>
      <w:r w:rsidRPr="00B347C4">
        <w:rPr>
          <w:noProof/>
        </w:rPr>
        <w:t xml:space="preserve"> ANNUAL FORUM OF THE AMERICAN COLLEGE OF VETERINARY INTERNAL MEDICINE, 1997, United States. </w:t>
      </w:r>
      <w:r w:rsidRPr="00B347C4">
        <w:rPr>
          <w:b/>
          <w:noProof/>
        </w:rPr>
        <w:t>Proceedings…</w:t>
      </w:r>
      <w:r w:rsidRPr="00B347C4">
        <w:rPr>
          <w:noProof/>
        </w:rPr>
        <w:t>, 1997.</w:t>
      </w:r>
    </w:p>
    <w:p w:rsidR="00B347C4" w:rsidRPr="00B347C4" w:rsidRDefault="00B347C4" w:rsidP="00AF0009">
      <w:pPr>
        <w:spacing w:line="480" w:lineRule="auto"/>
        <w:jc w:val="both"/>
        <w:rPr>
          <w:noProof/>
        </w:rPr>
      </w:pPr>
      <w:r w:rsidRPr="00B347C4">
        <w:rPr>
          <w:noProof/>
        </w:rPr>
        <w:lastRenderedPageBreak/>
        <w:t xml:space="preserve">MARTIN, G. J.; RAND, J. S. Control of diabetes mellitus in cats with porcine insulin zinc suspension. </w:t>
      </w:r>
      <w:r w:rsidRPr="00B347C4">
        <w:rPr>
          <w:b/>
          <w:noProof/>
        </w:rPr>
        <w:t>Veterinary Record</w:t>
      </w:r>
      <w:r w:rsidRPr="00B347C4">
        <w:rPr>
          <w:noProof/>
        </w:rPr>
        <w:t>, v. 161, n. 3, p. 88-94, 2007.</w:t>
      </w:r>
    </w:p>
    <w:p w:rsidR="00B347C4" w:rsidRPr="00B347C4" w:rsidRDefault="00B347C4" w:rsidP="00CA09D3">
      <w:pPr>
        <w:spacing w:line="480" w:lineRule="auto"/>
        <w:rPr>
          <w:noProof/>
        </w:rPr>
      </w:pPr>
      <w:r w:rsidRPr="00B347C4">
        <w:rPr>
          <w:noProof/>
        </w:rPr>
        <w:t>MARTIN, G.J.</w:t>
      </w:r>
      <w:r>
        <w:rPr>
          <w:noProof/>
        </w:rPr>
        <w:t>;</w:t>
      </w:r>
      <w:r w:rsidRPr="00B347C4">
        <w:rPr>
          <w:noProof/>
        </w:rPr>
        <w:t xml:space="preserve"> RAND, J.S. Pharmacology of a 40 IU/ml porcine Lente insulin preparation in diabetic cats: findings during the first week and after 5 or 9 weeks of therapy. </w:t>
      </w:r>
      <w:r w:rsidRPr="00B347C4">
        <w:rPr>
          <w:b/>
          <w:noProof/>
        </w:rPr>
        <w:t>Journal of Feline Medicine and Surgery</w:t>
      </w:r>
      <w:r w:rsidRPr="00B347C4">
        <w:rPr>
          <w:noProof/>
        </w:rPr>
        <w:t>, v. 3, p. 23-30, 2001.</w:t>
      </w:r>
    </w:p>
    <w:p w:rsidR="00B347C4" w:rsidRPr="00B347C4" w:rsidRDefault="00B347C4" w:rsidP="00AF0009">
      <w:pPr>
        <w:spacing w:line="480" w:lineRule="auto"/>
        <w:jc w:val="both"/>
        <w:rPr>
          <w:noProof/>
        </w:rPr>
      </w:pPr>
      <w:r w:rsidRPr="00B347C4">
        <w:rPr>
          <w:noProof/>
        </w:rPr>
        <w:t xml:space="preserve">MAZZAFERRO, E. M.; GRECO, D.S.; TURNER, A.S.; FETTMAN, M. J.  Treatment of feline diabetes mellitus using an alpha-glucosidase inhibitor and a low-carbohydrate diet. </w:t>
      </w:r>
      <w:r w:rsidRPr="00B347C4">
        <w:rPr>
          <w:b/>
          <w:noProof/>
        </w:rPr>
        <w:t>Journal of Feline Medicine and Surgery</w:t>
      </w:r>
      <w:r w:rsidRPr="00B347C4">
        <w:rPr>
          <w:noProof/>
        </w:rPr>
        <w:t>, v. 5, n. 3, p. 183-189, 2003.</w:t>
      </w:r>
    </w:p>
    <w:p w:rsidR="00B347C4" w:rsidRPr="00B347C4" w:rsidRDefault="00B347C4" w:rsidP="00AF0009">
      <w:pPr>
        <w:spacing w:line="480" w:lineRule="auto"/>
        <w:jc w:val="both"/>
        <w:rPr>
          <w:noProof/>
        </w:rPr>
      </w:pPr>
      <w:r w:rsidRPr="00B347C4">
        <w:rPr>
          <w:noProof/>
        </w:rPr>
        <w:t xml:space="preserve">MCCANN, T. M.; SIMPSON, K.E.; SHAW, D.J.; BUTT, J.A.; GUNN-MOORE, D.A. Feline diabetes mellitus in the UK: the prevalence within an insured cat population and a questionnaire-based putative risk factor analysis. </w:t>
      </w:r>
      <w:r w:rsidRPr="00B347C4">
        <w:rPr>
          <w:b/>
          <w:noProof/>
        </w:rPr>
        <w:t>Journal of Feline Medicine and Surgery</w:t>
      </w:r>
      <w:r w:rsidRPr="00B347C4">
        <w:rPr>
          <w:noProof/>
        </w:rPr>
        <w:t>, v. 9, n. 4, p. 289-299, 2007.</w:t>
      </w:r>
    </w:p>
    <w:p w:rsidR="00B347C4" w:rsidRPr="00B347C4" w:rsidRDefault="00B347C4" w:rsidP="00AF0009">
      <w:pPr>
        <w:spacing w:line="480" w:lineRule="auto"/>
        <w:jc w:val="both"/>
        <w:rPr>
          <w:noProof/>
        </w:rPr>
      </w:pPr>
      <w:r w:rsidRPr="00B347C4">
        <w:rPr>
          <w:noProof/>
          <w:lang w:val="pt-BR"/>
        </w:rPr>
        <w:t xml:space="preserve">NELSON, R. W. Diabetes mellitus. </w:t>
      </w:r>
      <w:r w:rsidRPr="00B347C4">
        <w:rPr>
          <w:noProof/>
        </w:rPr>
        <w:t xml:space="preserve">In: </w:t>
      </w:r>
      <w:r w:rsidRPr="00B347C4">
        <w:t>ETTINGER S.J.; FELDMAN E.C.</w:t>
      </w:r>
      <w:r w:rsidRPr="00B347C4">
        <w:rPr>
          <w:noProof/>
        </w:rPr>
        <w:t xml:space="preserve"> </w:t>
      </w:r>
      <w:r w:rsidRPr="00B347C4">
        <w:rPr>
          <w:b/>
          <w:noProof/>
        </w:rPr>
        <w:t>Textbook of Veterinary Internal Medicine</w:t>
      </w:r>
      <w:r w:rsidRPr="00B347C4">
        <w:rPr>
          <w:noProof/>
        </w:rPr>
        <w:t xml:space="preserve">, 2.ed., St Louis: Elsevier Saunders, 2005. </w:t>
      </w:r>
      <w:proofErr w:type="gramStart"/>
      <w:r w:rsidRPr="00B347C4">
        <w:rPr>
          <w:noProof/>
        </w:rPr>
        <w:t>p.</w:t>
      </w:r>
      <w:r w:rsidRPr="00B347C4">
        <w:t>1563–1591</w:t>
      </w:r>
      <w:proofErr w:type="gramEnd"/>
      <w:r w:rsidRPr="00B347C4">
        <w:t>.</w:t>
      </w:r>
    </w:p>
    <w:p w:rsidR="00B347C4" w:rsidRPr="00B347C4" w:rsidRDefault="00B347C4" w:rsidP="00AF0009">
      <w:pPr>
        <w:spacing w:line="480" w:lineRule="auto"/>
        <w:jc w:val="both"/>
        <w:rPr>
          <w:noProof/>
        </w:rPr>
      </w:pPr>
      <w:r w:rsidRPr="00B347C4">
        <w:rPr>
          <w:noProof/>
        </w:rPr>
        <w:t xml:space="preserve">NELSON, R. W.; SCOTT-MONCRIEFF, J. C.; FELDMAN, E.C.; DEVRIES-CONCANNON, S. E.; KASS, P. H.; DAVENPORT, D.J. Effect of dietary insoluble fiber on control of glycemia in cats with naturally acquired diabetes mellitus. </w:t>
      </w:r>
      <w:r w:rsidRPr="00B347C4">
        <w:rPr>
          <w:b/>
          <w:noProof/>
        </w:rPr>
        <w:t>Journal of the American Veterinary Medical Association</w:t>
      </w:r>
      <w:r w:rsidRPr="00B347C4">
        <w:rPr>
          <w:noProof/>
        </w:rPr>
        <w:t>, v. 216, n. 7, p. 1082-1088, 2000.</w:t>
      </w:r>
    </w:p>
    <w:p w:rsidR="00B347C4" w:rsidRPr="00B347C4" w:rsidRDefault="00B347C4" w:rsidP="00AF0009">
      <w:pPr>
        <w:spacing w:line="480" w:lineRule="auto"/>
        <w:jc w:val="both"/>
        <w:rPr>
          <w:noProof/>
        </w:rPr>
      </w:pPr>
      <w:r w:rsidRPr="00B347C4">
        <w:rPr>
          <w:noProof/>
        </w:rPr>
        <w:t>PRAHL, A.; GUPTILL, L.; GLICKMAN, N. W.; TETRICK, M.; GLICKMAN, L.T</w:t>
      </w:r>
      <w:r w:rsidRPr="00B347C4">
        <w:rPr>
          <w:i/>
          <w:noProof/>
        </w:rPr>
        <w:t>.</w:t>
      </w:r>
      <w:r w:rsidRPr="00B347C4">
        <w:rPr>
          <w:noProof/>
        </w:rPr>
        <w:t xml:space="preserve"> Time trends and risk factors for diabetes mellitus in cats presented to veterinary teaching hospitals. </w:t>
      </w:r>
      <w:r w:rsidRPr="00B347C4">
        <w:rPr>
          <w:b/>
          <w:noProof/>
        </w:rPr>
        <w:t>Journal of Feline Medicine and Surgery</w:t>
      </w:r>
      <w:r w:rsidRPr="00B347C4">
        <w:rPr>
          <w:noProof/>
        </w:rPr>
        <w:t>, v. 9, n. 5, p. 351-358, 2007.</w:t>
      </w:r>
    </w:p>
    <w:p w:rsidR="00B347C4" w:rsidRPr="00B347C4" w:rsidRDefault="00B347C4" w:rsidP="00AF0009">
      <w:pPr>
        <w:spacing w:line="480" w:lineRule="auto"/>
        <w:jc w:val="both"/>
        <w:rPr>
          <w:noProof/>
        </w:rPr>
      </w:pPr>
      <w:r w:rsidRPr="00B347C4">
        <w:rPr>
          <w:noProof/>
        </w:rPr>
        <w:t xml:space="preserve">RAND, J. S.; MARSHALL, R. D. Diabetes mellitus in cats. </w:t>
      </w:r>
      <w:r w:rsidRPr="00B347C4">
        <w:rPr>
          <w:b/>
          <w:noProof/>
        </w:rPr>
        <w:t>Veterinary Clinics of North America-Small Animal Practice</w:t>
      </w:r>
      <w:r w:rsidRPr="00B347C4">
        <w:rPr>
          <w:noProof/>
        </w:rPr>
        <w:t>, v. 35, n. 1, p. 211-223, 2005.</w:t>
      </w:r>
    </w:p>
    <w:p w:rsidR="00B347C4" w:rsidRPr="00B347C4" w:rsidRDefault="00B347C4" w:rsidP="00AF0009">
      <w:pPr>
        <w:spacing w:line="480" w:lineRule="auto"/>
        <w:jc w:val="both"/>
        <w:rPr>
          <w:noProof/>
        </w:rPr>
      </w:pPr>
      <w:r w:rsidRPr="00B347C4">
        <w:rPr>
          <w:noProof/>
        </w:rPr>
        <w:t xml:space="preserve">RAND, J. S.; MARTIN, G. J. Management of feline diabetes mellitus. </w:t>
      </w:r>
      <w:r w:rsidRPr="00B347C4">
        <w:rPr>
          <w:b/>
          <w:noProof/>
        </w:rPr>
        <w:t>Veterinary Clinics of North America-Small Animal Practice</w:t>
      </w:r>
      <w:r w:rsidRPr="00B347C4">
        <w:rPr>
          <w:noProof/>
        </w:rPr>
        <w:t>, v. 31, n. 5, p. 881-900, 2001.</w:t>
      </w:r>
    </w:p>
    <w:p w:rsidR="00B347C4" w:rsidRPr="00B347C4" w:rsidRDefault="00B347C4" w:rsidP="00AF0009">
      <w:pPr>
        <w:spacing w:line="480" w:lineRule="auto"/>
        <w:rPr>
          <w:noProof/>
        </w:rPr>
      </w:pPr>
      <w:r w:rsidRPr="00B347C4">
        <w:rPr>
          <w:noProof/>
        </w:rPr>
        <w:lastRenderedPageBreak/>
        <w:t>ROOMP, K.</w:t>
      </w:r>
      <w:r>
        <w:rPr>
          <w:noProof/>
        </w:rPr>
        <w:t>;</w:t>
      </w:r>
      <w:r w:rsidRPr="00B347C4">
        <w:rPr>
          <w:noProof/>
        </w:rPr>
        <w:t xml:space="preserve"> RAND, J. Intensive blood glucose control is safe and effective in diabetic cats using home monitoring and treatment with glargine. </w:t>
      </w:r>
      <w:r w:rsidRPr="00B347C4">
        <w:rPr>
          <w:b/>
          <w:noProof/>
        </w:rPr>
        <w:t>Journal of Feline Medicine and Surgery</w:t>
      </w:r>
      <w:r w:rsidRPr="00B347C4">
        <w:rPr>
          <w:noProof/>
        </w:rPr>
        <w:t>, v. 11, p. 668-682, 2009.</w:t>
      </w:r>
    </w:p>
    <w:p w:rsidR="00B347C4" w:rsidRPr="00B347C4" w:rsidRDefault="00B347C4" w:rsidP="00AF0009">
      <w:pPr>
        <w:spacing w:line="480" w:lineRule="auto"/>
        <w:rPr>
          <w:noProof/>
        </w:rPr>
      </w:pPr>
      <w:r w:rsidRPr="00B347C4">
        <w:rPr>
          <w:noProof/>
        </w:rPr>
        <w:t xml:space="preserve">RUCINSKY, R.; COOK, A.; HALEY, S.; NELSON, R.; ZORAN, D.L.; POUNDSTONE, M. AAHA Diabetes management guidelines for dogs and cats. </w:t>
      </w:r>
      <w:r w:rsidRPr="00B347C4">
        <w:rPr>
          <w:b/>
          <w:noProof/>
        </w:rPr>
        <w:t>Journal of American Animal Hospital Association</w:t>
      </w:r>
      <w:r w:rsidRPr="00B347C4">
        <w:rPr>
          <w:noProof/>
        </w:rPr>
        <w:t>, v. 46, p. 215-224, 2010.</w:t>
      </w:r>
    </w:p>
    <w:p w:rsidR="00B347C4" w:rsidRPr="00AF0009" w:rsidRDefault="00B347C4" w:rsidP="00AF0009">
      <w:pPr>
        <w:spacing w:line="480" w:lineRule="auto"/>
        <w:jc w:val="both"/>
        <w:rPr>
          <w:noProof/>
        </w:rPr>
      </w:pPr>
      <w:r w:rsidRPr="00B347C4">
        <w:rPr>
          <w:noProof/>
        </w:rPr>
        <w:t xml:space="preserve">WEAVER, K. E.; ROZANSKI, E.A.; MAHONY, O.M.; CHAN, D.L.; FREEMAN, L. M. Use of glargine and Lente insulins in cats with diabetes mellitus. </w:t>
      </w:r>
      <w:r w:rsidRPr="00B347C4">
        <w:rPr>
          <w:b/>
          <w:noProof/>
        </w:rPr>
        <w:t>Journal of Veterinary Internal Medicine</w:t>
      </w:r>
      <w:r w:rsidRPr="00B347C4">
        <w:rPr>
          <w:noProof/>
        </w:rPr>
        <w:t>, v. 20, n. 2, p. 234-238, 2006.</w:t>
      </w:r>
    </w:p>
    <w:sectPr w:rsidR="00B347C4" w:rsidRPr="00AF0009" w:rsidSect="00F64610">
      <w:footerReference w:type="default" r:id="rId6"/>
      <w:pgSz w:w="11906" w:h="16838"/>
      <w:pgMar w:top="1418" w:right="1418" w:bottom="1418" w:left="1418" w:header="709" w:footer="709" w:gutter="0"/>
      <w:lnNumType w:countBy="1" w:restart="continuous"/>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31C29" w:rsidRDefault="00D31C29" w:rsidP="002A077F">
      <w:r>
        <w:separator/>
      </w:r>
    </w:p>
  </w:endnote>
  <w:endnote w:type="continuationSeparator" w:id="0">
    <w:p w:rsidR="00D31C29" w:rsidRDefault="00D31C29" w:rsidP="002A077F">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AE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8741562"/>
      <w:docPartObj>
        <w:docPartGallery w:val="Page Numbers (Bottom of Page)"/>
        <w:docPartUnique/>
      </w:docPartObj>
    </w:sdtPr>
    <w:sdtContent>
      <w:p w:rsidR="000C3447" w:rsidRDefault="00390A5B">
        <w:pPr>
          <w:pStyle w:val="Rodap"/>
          <w:jc w:val="right"/>
        </w:pPr>
        <w:fldSimple w:instr=" PAGE   \* MERGEFORMAT ">
          <w:r w:rsidR="008F57FA">
            <w:rPr>
              <w:noProof/>
            </w:rPr>
            <w:t>7</w:t>
          </w:r>
        </w:fldSimple>
      </w:p>
    </w:sdtContent>
  </w:sdt>
  <w:p w:rsidR="000C3447" w:rsidRDefault="000C3447">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31C29" w:rsidRDefault="00D31C29" w:rsidP="002A077F">
      <w:r>
        <w:separator/>
      </w:r>
    </w:p>
  </w:footnote>
  <w:footnote w:type="continuationSeparator" w:id="0">
    <w:p w:rsidR="00D31C29" w:rsidRDefault="00D31C29" w:rsidP="002A077F">
      <w:r>
        <w:continuationSeparator/>
      </w:r>
    </w:p>
  </w:footnote>
  <w:footnote w:id="1">
    <w:p w:rsidR="000C3447" w:rsidRPr="0013675D" w:rsidRDefault="000C3447" w:rsidP="002A077F">
      <w:pPr>
        <w:pStyle w:val="Textodenotaderodap"/>
        <w:rPr>
          <w:lang w:val="pt-BR"/>
        </w:rPr>
      </w:pPr>
      <w:r>
        <w:rPr>
          <w:rStyle w:val="Refdenotaderodap"/>
        </w:rPr>
        <w:footnoteRef/>
      </w:r>
      <w:r w:rsidRPr="0013675D">
        <w:rPr>
          <w:lang w:val="pt-BR"/>
        </w:rPr>
        <w:t xml:space="preserve"> </w:t>
      </w:r>
      <w:r>
        <w:rPr>
          <w:lang w:val="pt-BR"/>
        </w:rPr>
        <w:t>Centro de Ciências Agrárias – Universidade Federal do Espírito Santo</w:t>
      </w:r>
    </w:p>
  </w:footnote>
  <w:footnote w:id="2">
    <w:p w:rsidR="000C3447" w:rsidRPr="0013675D" w:rsidRDefault="000C3447" w:rsidP="002A077F">
      <w:pPr>
        <w:pStyle w:val="Textodenotaderodap"/>
        <w:rPr>
          <w:lang w:val="pt-BR"/>
        </w:rPr>
      </w:pPr>
      <w:r w:rsidRPr="0013675D">
        <w:rPr>
          <w:rStyle w:val="Refdenotaderodap"/>
        </w:rPr>
        <w:sym w:font="Symbol" w:char="F02A"/>
      </w:r>
      <w:r w:rsidRPr="0013675D">
        <w:rPr>
          <w:lang w:val="pt-BR"/>
        </w:rPr>
        <w:t xml:space="preserve"> </w:t>
      </w:r>
      <w:proofErr w:type="gramStart"/>
      <w:r>
        <w:rPr>
          <w:lang w:val="pt-BR"/>
        </w:rPr>
        <w:t>Rua Alto Universitário</w:t>
      </w:r>
      <w:proofErr w:type="gramEnd"/>
      <w:r>
        <w:rPr>
          <w:lang w:val="pt-BR"/>
        </w:rPr>
        <w:t xml:space="preserve">, s/n, Caixa postal 16, Centro, Alegre – ES, CEP: 29.500-000. </w:t>
      </w:r>
      <w:proofErr w:type="spellStart"/>
      <w:r>
        <w:rPr>
          <w:lang w:val="pt-BR"/>
        </w:rPr>
        <w:t>E-mail</w:t>
      </w:r>
      <w:proofErr w:type="spellEnd"/>
      <w:r>
        <w:rPr>
          <w:lang w:val="pt-BR"/>
        </w:rPr>
        <w:t>: kapreising@yahoo.com.br</w:t>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proofState w:spelling="clean" w:grammar="clean"/>
  <w:defaultTabStop w:val="708"/>
  <w:hyphenationZone w:val="425"/>
  <w:drawingGridHorizontalSpacing w:val="120"/>
  <w:displayHorizontalDrawingGridEvery w:val="2"/>
  <w:characterSpacingControl w:val="doNotCompress"/>
  <w:footnotePr>
    <w:footnote w:id="-1"/>
    <w:footnote w:id="0"/>
  </w:footnotePr>
  <w:endnotePr>
    <w:endnote w:id="-1"/>
    <w:endnote w:id="0"/>
  </w:endnotePr>
  <w:compat/>
  <w:rsids>
    <w:rsidRoot w:val="002A077F"/>
    <w:rsid w:val="00034110"/>
    <w:rsid w:val="000C3447"/>
    <w:rsid w:val="001303F2"/>
    <w:rsid w:val="00147B95"/>
    <w:rsid w:val="00150BEB"/>
    <w:rsid w:val="001522DA"/>
    <w:rsid w:val="001A3195"/>
    <w:rsid w:val="001B5FBE"/>
    <w:rsid w:val="001E6391"/>
    <w:rsid w:val="002217BA"/>
    <w:rsid w:val="00253A27"/>
    <w:rsid w:val="00267732"/>
    <w:rsid w:val="00272A10"/>
    <w:rsid w:val="002A077F"/>
    <w:rsid w:val="002A5DE9"/>
    <w:rsid w:val="002C42FE"/>
    <w:rsid w:val="002D47CB"/>
    <w:rsid w:val="003327C3"/>
    <w:rsid w:val="00390751"/>
    <w:rsid w:val="00390A5B"/>
    <w:rsid w:val="00391026"/>
    <w:rsid w:val="00396C88"/>
    <w:rsid w:val="003D49CA"/>
    <w:rsid w:val="00422F39"/>
    <w:rsid w:val="00456EFF"/>
    <w:rsid w:val="004B015A"/>
    <w:rsid w:val="004E4AFF"/>
    <w:rsid w:val="004F16B1"/>
    <w:rsid w:val="005113CD"/>
    <w:rsid w:val="00551E34"/>
    <w:rsid w:val="00552E9E"/>
    <w:rsid w:val="00555C6B"/>
    <w:rsid w:val="00555D0E"/>
    <w:rsid w:val="00585C11"/>
    <w:rsid w:val="00596E3F"/>
    <w:rsid w:val="005C2F32"/>
    <w:rsid w:val="005D49FC"/>
    <w:rsid w:val="00605A3A"/>
    <w:rsid w:val="00613DD5"/>
    <w:rsid w:val="00622358"/>
    <w:rsid w:val="00674AD8"/>
    <w:rsid w:val="00681FC2"/>
    <w:rsid w:val="0070236E"/>
    <w:rsid w:val="00707922"/>
    <w:rsid w:val="00796C28"/>
    <w:rsid w:val="0080299D"/>
    <w:rsid w:val="00806B8A"/>
    <w:rsid w:val="00817103"/>
    <w:rsid w:val="008D70A2"/>
    <w:rsid w:val="008D7BF2"/>
    <w:rsid w:val="008F2ECB"/>
    <w:rsid w:val="008F57FA"/>
    <w:rsid w:val="00912F65"/>
    <w:rsid w:val="00930AC9"/>
    <w:rsid w:val="009473C4"/>
    <w:rsid w:val="009A68FD"/>
    <w:rsid w:val="009C0CB1"/>
    <w:rsid w:val="009C5C66"/>
    <w:rsid w:val="009D5897"/>
    <w:rsid w:val="009F67CD"/>
    <w:rsid w:val="00A02947"/>
    <w:rsid w:val="00A36518"/>
    <w:rsid w:val="00A466F1"/>
    <w:rsid w:val="00A75A63"/>
    <w:rsid w:val="00A948D7"/>
    <w:rsid w:val="00AB138D"/>
    <w:rsid w:val="00AF0009"/>
    <w:rsid w:val="00B01B12"/>
    <w:rsid w:val="00B22119"/>
    <w:rsid w:val="00B2417D"/>
    <w:rsid w:val="00B24E39"/>
    <w:rsid w:val="00B347C4"/>
    <w:rsid w:val="00B400B4"/>
    <w:rsid w:val="00B775F7"/>
    <w:rsid w:val="00BC0ACF"/>
    <w:rsid w:val="00BD521A"/>
    <w:rsid w:val="00CA09D3"/>
    <w:rsid w:val="00D31C29"/>
    <w:rsid w:val="00D340BE"/>
    <w:rsid w:val="00D46C20"/>
    <w:rsid w:val="00D609C4"/>
    <w:rsid w:val="00D955C8"/>
    <w:rsid w:val="00DB3EB8"/>
    <w:rsid w:val="00DC534D"/>
    <w:rsid w:val="00DE5105"/>
    <w:rsid w:val="00E01694"/>
    <w:rsid w:val="00E07A4A"/>
    <w:rsid w:val="00E13339"/>
    <w:rsid w:val="00E272C9"/>
    <w:rsid w:val="00E60F21"/>
    <w:rsid w:val="00EC3109"/>
    <w:rsid w:val="00ED0FC9"/>
    <w:rsid w:val="00F27BF3"/>
    <w:rsid w:val="00F543DC"/>
    <w:rsid w:val="00F63A9C"/>
    <w:rsid w:val="00F64610"/>
    <w:rsid w:val="00F720DE"/>
    <w:rsid w:val="00F74663"/>
    <w:rsid w:val="00FA4046"/>
    <w:rsid w:val="00FB0EAC"/>
  </w:rsids>
  <m:mathPr>
    <m:mathFont m:val="Cambria Math"/>
    <m:brkBin m:val="before"/>
    <m:brkBinSub m:val="--"/>
    <m:smallFrac m:val="off"/>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martTagType w:namespaceuri="isiresearchsoft-com/cwyw" w:name="citation"/>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077F"/>
    <w:pPr>
      <w:spacing w:after="0" w:line="240" w:lineRule="auto"/>
    </w:pPr>
    <w:rPr>
      <w:rFonts w:ascii="Times New Roman" w:eastAsia="Times New Roman" w:hAnsi="Times New Roman" w:cs="Times New Roman"/>
      <w:sz w:val="24"/>
      <w:szCs w:val="24"/>
      <w:lang w:val="en-US"/>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bodynoindent">
    <w:name w:val="bodynoindent"/>
    <w:basedOn w:val="Normal"/>
    <w:rsid w:val="002A077F"/>
    <w:pPr>
      <w:spacing w:before="33" w:after="111"/>
    </w:pPr>
    <w:rPr>
      <w:rFonts w:ascii="Verdana" w:hAnsi="Verdana"/>
      <w:sz w:val="13"/>
      <w:szCs w:val="13"/>
    </w:rPr>
  </w:style>
  <w:style w:type="paragraph" w:styleId="Textodenotaderodap">
    <w:name w:val="footnote text"/>
    <w:basedOn w:val="Normal"/>
    <w:link w:val="TextodenotaderodapChar"/>
    <w:rsid w:val="002A077F"/>
    <w:rPr>
      <w:sz w:val="20"/>
      <w:szCs w:val="20"/>
    </w:rPr>
  </w:style>
  <w:style w:type="character" w:customStyle="1" w:styleId="TextodenotaderodapChar">
    <w:name w:val="Texto de nota de rodapé Char"/>
    <w:basedOn w:val="Fontepargpadro"/>
    <w:link w:val="Textodenotaderodap"/>
    <w:rsid w:val="002A077F"/>
    <w:rPr>
      <w:rFonts w:ascii="Times New Roman" w:eastAsia="Times New Roman" w:hAnsi="Times New Roman" w:cs="Times New Roman"/>
      <w:sz w:val="20"/>
      <w:szCs w:val="20"/>
      <w:lang w:val="en-US"/>
    </w:rPr>
  </w:style>
  <w:style w:type="character" w:styleId="Refdenotaderodap">
    <w:name w:val="footnote reference"/>
    <w:basedOn w:val="Fontepargpadro"/>
    <w:rsid w:val="002A077F"/>
    <w:rPr>
      <w:vertAlign w:val="superscript"/>
    </w:rPr>
  </w:style>
  <w:style w:type="character" w:styleId="Hyperlink">
    <w:name w:val="Hyperlink"/>
    <w:basedOn w:val="Fontepargpadro"/>
    <w:uiPriority w:val="99"/>
    <w:semiHidden/>
    <w:unhideWhenUsed/>
    <w:rsid w:val="00034110"/>
    <w:rPr>
      <w:color w:val="0000FF"/>
      <w:u w:val="single"/>
    </w:rPr>
  </w:style>
  <w:style w:type="character" w:styleId="Nmerodelinha">
    <w:name w:val="line number"/>
    <w:basedOn w:val="Fontepargpadro"/>
    <w:uiPriority w:val="99"/>
    <w:semiHidden/>
    <w:unhideWhenUsed/>
    <w:rsid w:val="00F64610"/>
  </w:style>
  <w:style w:type="paragraph" w:styleId="Cabealho">
    <w:name w:val="header"/>
    <w:basedOn w:val="Normal"/>
    <w:link w:val="CabealhoChar"/>
    <w:uiPriority w:val="99"/>
    <w:semiHidden/>
    <w:unhideWhenUsed/>
    <w:rsid w:val="00F64610"/>
    <w:pPr>
      <w:tabs>
        <w:tab w:val="center" w:pos="4252"/>
        <w:tab w:val="right" w:pos="8504"/>
      </w:tabs>
    </w:pPr>
  </w:style>
  <w:style w:type="character" w:customStyle="1" w:styleId="CabealhoChar">
    <w:name w:val="Cabeçalho Char"/>
    <w:basedOn w:val="Fontepargpadro"/>
    <w:link w:val="Cabealho"/>
    <w:uiPriority w:val="99"/>
    <w:semiHidden/>
    <w:rsid w:val="00F64610"/>
    <w:rPr>
      <w:rFonts w:ascii="Times New Roman" w:eastAsia="Times New Roman" w:hAnsi="Times New Roman" w:cs="Times New Roman"/>
      <w:sz w:val="24"/>
      <w:szCs w:val="24"/>
      <w:lang w:val="en-US"/>
    </w:rPr>
  </w:style>
  <w:style w:type="paragraph" w:styleId="Rodap">
    <w:name w:val="footer"/>
    <w:basedOn w:val="Normal"/>
    <w:link w:val="RodapChar"/>
    <w:uiPriority w:val="99"/>
    <w:unhideWhenUsed/>
    <w:rsid w:val="00F64610"/>
    <w:pPr>
      <w:tabs>
        <w:tab w:val="center" w:pos="4252"/>
        <w:tab w:val="right" w:pos="8504"/>
      </w:tabs>
    </w:pPr>
  </w:style>
  <w:style w:type="character" w:customStyle="1" w:styleId="RodapChar">
    <w:name w:val="Rodapé Char"/>
    <w:basedOn w:val="Fontepargpadro"/>
    <w:link w:val="Rodap"/>
    <w:uiPriority w:val="99"/>
    <w:rsid w:val="00F64610"/>
    <w:rPr>
      <w:rFonts w:ascii="Times New Roman" w:eastAsia="Times New Roman" w:hAnsi="Times New Roman" w:cs="Times New Roman"/>
      <w:sz w:val="24"/>
      <w:szCs w:val="24"/>
      <w:lang w:val="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44</TotalTime>
  <Pages>10</Pages>
  <Words>6852</Words>
  <Characters>37007</Characters>
  <Application>Microsoft Office Word</Application>
  <DocSecurity>0</DocSecurity>
  <Lines>308</Lines>
  <Paragraphs>8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377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ofessor</dc:creator>
  <cp:lastModifiedBy>professor</cp:lastModifiedBy>
  <cp:revision>42</cp:revision>
  <dcterms:created xsi:type="dcterms:W3CDTF">2010-09-23T11:10:00Z</dcterms:created>
  <dcterms:modified xsi:type="dcterms:W3CDTF">2011-05-19T17:45:00Z</dcterms:modified>
</cp:coreProperties>
</file>